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08480901"/>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w:t>
      </w:r>
      <w:proofErr w:type="spellStart"/>
      <w:r w:rsidR="00CF7395" w:rsidRPr="008309B5">
        <w:rPr>
          <w:lang w:val="de-DE"/>
        </w:rPr>
        <w:t>takes</w:t>
      </w:r>
      <w:proofErr w:type="spellEnd"/>
      <w:r w:rsidR="00CF7395" w:rsidRPr="008309B5">
        <w:rPr>
          <w:lang w:val="de-DE"/>
        </w:rPr>
        <w:t xml:space="preserve"> Concept Drift into </w:t>
      </w:r>
      <w:proofErr w:type="spellStart"/>
      <w:r w:rsidR="00CF7395" w:rsidRPr="008309B5">
        <w:rPr>
          <w:lang w:val="de-DE"/>
        </w:rPr>
        <w:t>account</w:t>
      </w:r>
      <w:proofErr w:type="spellEnd"/>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rsidRPr="008309B5">
        <w:rPr>
          <w:lang w:val="de-DE"/>
        </w:rPr>
        <w:t>HdM</w:t>
      </w:r>
      <w:proofErr w:type="spellEnd"/>
      <w:r w:rsidRPr="008309B5">
        <w:rPr>
          <w:lang w:val="de-DE"/>
        </w:rPr>
        <w:t>)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127A40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rsidRPr="008309B5">
        <w:rPr>
          <w:lang w:val="de-DE"/>
        </w:rPr>
        <w:t>Aichschieß</w:t>
      </w:r>
      <w:proofErr w:type="spellEnd"/>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104B364" w:rsidR="00F377E4" w:rsidRDefault="00F377E4">
      <w:pPr>
        <w:tabs>
          <w:tab w:val="left" w:pos="1440"/>
        </w:tabs>
      </w:pPr>
      <w:r>
        <w:t>DAG</w:t>
      </w:r>
      <w:r>
        <w:tab/>
        <w:t>Directed Acyclic Graph</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3D5A5BF2"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w:t>
          </w:r>
          <w:proofErr w:type="spellStart"/>
          <w:r w:rsidR="00A130B2">
            <w:t>Rimol</w:t>
          </w:r>
          <w:proofErr w:type="spellEnd"/>
          <w:r w:rsidR="00A130B2">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1AD6AC0"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jVUMjM6NDk6MTA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 xml:space="preserve">(Singh, Choudhury, Dey, &amp; </w:t>
          </w:r>
          <w:proofErr w:type="spellStart"/>
          <w:r w:rsidR="00A130B2">
            <w:t>Pramanik</w:t>
          </w:r>
          <w:proofErr w:type="spellEnd"/>
          <w:r w:rsidR="00A130B2">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w:t>
          </w:r>
          <w:proofErr w:type="spellStart"/>
          <w:r w:rsidR="00A130B2">
            <w:t>Jannach</w:t>
          </w:r>
          <w:proofErr w:type="spellEnd"/>
          <w:r w:rsidR="00A130B2">
            <w:t xml:space="preserve"> &amp; </w:t>
          </w:r>
          <w:proofErr w:type="spellStart"/>
          <w:r w:rsidR="00A130B2">
            <w:t>Zanker</w:t>
          </w:r>
          <w:proofErr w:type="spellEnd"/>
          <w:r w:rsidR="00A130B2">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3266AA04"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yNVQyMzo0OTox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w:t>
          </w:r>
          <w:proofErr w:type="spellStart"/>
          <w:r w:rsidR="00A130B2">
            <w:t>Khusro</w:t>
          </w:r>
          <w:proofErr w:type="spellEnd"/>
          <w:r w:rsidR="00A130B2">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CB62C37"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w:t>
          </w:r>
          <w:proofErr w:type="spellStart"/>
          <w:r w:rsidR="00A130B2">
            <w:t>Makinen</w:t>
          </w:r>
          <w:proofErr w:type="spellEnd"/>
          <w:r w:rsidR="00A130B2">
            <w:t xml:space="preserve">, </w:t>
          </w:r>
          <w:proofErr w:type="spellStart"/>
          <w:r w:rsidR="00A130B2">
            <w:t>Skogstrom</w:t>
          </w:r>
          <w:proofErr w:type="spellEnd"/>
          <w:r w:rsidR="00A130B2">
            <w:t xml:space="preserve">, Laaksonen, &amp; </w:t>
          </w:r>
          <w:proofErr w:type="spellStart"/>
          <w:r w:rsidR="00A130B2">
            <w:t>Mikkonen</w:t>
          </w:r>
          <w:proofErr w:type="spellEnd"/>
          <w:r w:rsidR="00A130B2">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w:t>
          </w:r>
          <w:proofErr w:type="spellStart"/>
          <w:r w:rsidR="00A130B2">
            <w:t>Renggli</w:t>
          </w:r>
          <w:proofErr w:type="spellEnd"/>
          <w:r w:rsidR="00A130B2">
            <w:t xml:space="preserve"> et al., 2021)</w:t>
          </w:r>
          <w:r>
            <w:fldChar w:fldCharType="end"/>
          </w:r>
        </w:sdtContent>
      </w:sdt>
      <w:r w:rsidR="00A519AD">
        <w:t>.</w:t>
      </w:r>
      <w:r>
        <w:t xml:space="preserve"> Detrimental data to the ML system’s performance can manifest itself in different ways. </w:t>
      </w:r>
    </w:p>
    <w:p w14:paraId="64C36E4F" w14:textId="64410F9A"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130B2">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2F5F55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I1VDIzOjQ5OjE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w:t>
          </w:r>
          <w:proofErr w:type="spellStart"/>
          <w:r w:rsidR="00A130B2">
            <w:t>Rimol</w:t>
          </w:r>
          <w:proofErr w:type="spellEnd"/>
          <w:r w:rsidR="00A130B2">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 xml:space="preserve">(Chui, Hall, Singla, &amp; </w:t>
          </w:r>
          <w:proofErr w:type="spellStart"/>
          <w:r w:rsidR="00A130B2">
            <w:t>Sukharevsky</w:t>
          </w:r>
          <w:proofErr w:type="spellEnd"/>
          <w:r w:rsidR="00A130B2">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bookmarkStart w:id="15" w:name="_Ref109217847"/>
      <w:r>
        <w:t>Recommender Systems</w:t>
      </w:r>
      <w:bookmarkEnd w:id="14"/>
      <w:bookmarkEnd w:id="15"/>
    </w:p>
    <w:p w14:paraId="7CB2163F" w14:textId="7D1032A0" w:rsidR="003B7B78" w:rsidRDefault="00696AD3" w:rsidP="00696AD3">
      <w:pPr>
        <w:pStyle w:val="berschrift3"/>
      </w:pPr>
      <w:bookmarkStart w:id="16" w:name="_Toc108480914"/>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w:t>
          </w:r>
          <w:proofErr w:type="spellStart"/>
          <w:r w:rsidR="00A130B2">
            <w:t>Alyari</w:t>
          </w:r>
          <w:proofErr w:type="spellEnd"/>
          <w:r w:rsidR="00A130B2">
            <w:t xml:space="preserve"> &amp; Jafari </w:t>
          </w:r>
          <w:proofErr w:type="spellStart"/>
          <w:r w:rsidR="00A130B2">
            <w:t>Navimipour</w:t>
          </w:r>
          <w:proofErr w:type="spellEnd"/>
          <w:r w:rsidR="00A130B2">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 xml:space="preserve">(Fleder &amp; </w:t>
          </w:r>
          <w:proofErr w:type="spellStart"/>
          <w:r w:rsidR="00A130B2">
            <w:t>Hosanagar</w:t>
          </w:r>
          <w:proofErr w:type="spellEnd"/>
          <w:r w:rsidR="00A130B2">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F4205E5"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D7476B">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r>
        <w:t xml:space="preserve">Retrieval </w:t>
      </w:r>
      <w:r w:rsidR="00AD3B8E">
        <w:t>&amp;</w:t>
      </w:r>
      <w:r>
        <w:t xml:space="preserve"> Ranking</w:t>
      </w:r>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 xml:space="preserve">(Fernández-Tobias, </w:t>
          </w:r>
          <w:proofErr w:type="spellStart"/>
          <w:r w:rsidR="00A130B2">
            <w:t>Cantador</w:t>
          </w:r>
          <w:proofErr w:type="spellEnd"/>
          <w:r w:rsidR="00A130B2">
            <w:t xml:space="preserve">, </w:t>
          </w:r>
          <w:proofErr w:type="spellStart"/>
          <w:r w:rsidR="00A130B2">
            <w:t>Kaminskas</w:t>
          </w:r>
          <w:proofErr w:type="spellEnd"/>
          <w:r w:rsidR="00A130B2">
            <w:t>,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D635D13" w:rsidR="00A21EA3" w:rsidRPr="00C84B97" w:rsidRDefault="002E219D" w:rsidP="002E219D">
      <w:pPr>
        <w:pStyle w:val="Beschriftung"/>
      </w:pPr>
      <w:bookmarkStart w:id="19" w:name="_Ref109072829"/>
      <w:bookmarkStart w:id="20" w:name="_Ref109072808"/>
      <w:r>
        <w:t xml:space="preserve">Figure </w:t>
      </w:r>
      <w:r>
        <w:fldChar w:fldCharType="begin"/>
      </w:r>
      <w:r>
        <w:instrText xml:space="preserve"> SEQ Figure \* ARABIC </w:instrText>
      </w:r>
      <w:r>
        <w:fldChar w:fldCharType="separate"/>
      </w:r>
      <w:r w:rsidR="00D7476B">
        <w:rPr>
          <w:noProof/>
        </w:rPr>
        <w:t>2</w:t>
      </w:r>
      <w:r>
        <w:fldChar w:fldCharType="end"/>
      </w:r>
      <w:bookmarkEnd w:id="19"/>
      <w:r>
        <w:t>: Example of retrieval and ranking</w:t>
      </w:r>
      <w:bookmarkEnd w:id="20"/>
      <w:r w:rsidR="00374F39">
        <w:t xml:space="preserve"> in a recommender system</w:t>
      </w:r>
    </w:p>
    <w:p w14:paraId="1411211D" w14:textId="5171B14B" w:rsidR="007D778E" w:rsidRDefault="007D778E" w:rsidP="007D778E">
      <w:pPr>
        <w:pStyle w:val="berschrift3"/>
      </w:pPr>
      <w:bookmarkStart w:id="21" w:name="_Toc108480915"/>
      <w:r>
        <w:t>Data</w:t>
      </w:r>
      <w:bookmarkEnd w:id="21"/>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w:t>
          </w:r>
          <w:proofErr w:type="spellStart"/>
          <w:r w:rsidR="00A130B2">
            <w:t>Khusro</w:t>
          </w:r>
          <w:proofErr w:type="spellEnd"/>
          <w:r w:rsidR="00A130B2">
            <w:t xml:space="preserve"> et al., 2016)</w:t>
          </w:r>
          <w:r w:rsidR="00673C40">
            <w:fldChar w:fldCharType="end"/>
          </w:r>
        </w:sdtContent>
      </w:sdt>
      <w:r w:rsidR="005F1293">
        <w:t>.</w:t>
      </w:r>
    </w:p>
    <w:p w14:paraId="214996BE" w14:textId="6E0FB954"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jVUMjM6NDk6MTA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w:t>
          </w:r>
          <w:proofErr w:type="spellStart"/>
          <w:r w:rsidR="00A130B2">
            <w:t>Su</w:t>
          </w:r>
          <w:proofErr w:type="spellEnd"/>
          <w:r w:rsidR="00A130B2">
            <w:t xml:space="preserve"> &amp; </w:t>
          </w:r>
          <w:proofErr w:type="spellStart"/>
          <w:r w:rsidR="00A130B2">
            <w:t>Khoshgoftaar</w:t>
          </w:r>
          <w:proofErr w:type="spellEnd"/>
          <w:r w:rsidR="00A130B2">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2" w:name="_Toc108480916"/>
      <w:r>
        <w:t>Content-based recommender systems</w:t>
      </w:r>
      <w:bookmarkEnd w:id="22"/>
    </w:p>
    <w:p w14:paraId="4462A7FD" w14:textId="20CE083C"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Content>
          <w:r w:rsidR="000657BF">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NVQyMzo0OT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w:t>
          </w:r>
          <w:proofErr w:type="spellStart"/>
          <w:r w:rsidR="00A130B2">
            <w:t>Lü</w:t>
          </w:r>
          <w:proofErr w:type="spellEnd"/>
          <w:r w:rsidR="00A130B2">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Content>
          <w:r w:rsidR="00A02ED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NVQyMzo0OT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w:t>
          </w:r>
          <w:proofErr w:type="spellStart"/>
          <w:r w:rsidR="00A130B2">
            <w:t>Lü</w:t>
          </w:r>
          <w:proofErr w:type="spellEnd"/>
          <w:r w:rsidR="00A130B2">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3" w:name="_Toc108480917"/>
      <w:bookmarkStart w:id="24" w:name="_Ref109073993"/>
      <w:r>
        <w:t>Collaborative filtering</w:t>
      </w:r>
      <w:bookmarkEnd w:id="23"/>
      <w:bookmarkEnd w:id="24"/>
    </w:p>
    <w:p w14:paraId="06120E8E" w14:textId="6603F709"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w:t>
          </w:r>
          <w:proofErr w:type="spellStart"/>
          <w:r w:rsidR="00A130B2">
            <w:t>Koren</w:t>
          </w:r>
          <w:proofErr w:type="spellEnd"/>
          <w:r w:rsidR="00A130B2">
            <w:t>,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130B2">
            <w:t>(Google LLC, 2021)</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w:t>
          </w:r>
          <w:proofErr w:type="spellStart"/>
          <w:r w:rsidR="00A130B2">
            <w:t>Koren</w:t>
          </w:r>
          <w:proofErr w:type="spellEnd"/>
          <w:r w:rsidR="00A130B2">
            <w:t xml:space="preserve">, Bell, &amp; </w:t>
          </w:r>
          <w:proofErr w:type="spellStart"/>
          <w:r w:rsidR="00A130B2">
            <w:t>Volinsky</w:t>
          </w:r>
          <w:proofErr w:type="spellEnd"/>
          <w:r w:rsidR="00A130B2">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w:t>
          </w:r>
          <w:proofErr w:type="spellStart"/>
          <w:r w:rsidR="00A130B2">
            <w:t>Koren</w:t>
          </w:r>
          <w:proofErr w:type="spellEnd"/>
          <w:r w:rsidR="00A130B2">
            <w:t>,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w:t>
          </w:r>
          <w:proofErr w:type="spellStart"/>
          <w:r w:rsidR="00A130B2">
            <w:t>Loehlin</w:t>
          </w:r>
          <w:proofErr w:type="spellEnd"/>
          <w:r w:rsidR="00A130B2">
            <w:t xml:space="preserve"> &amp; </w:t>
          </w:r>
          <w:proofErr w:type="spellStart"/>
          <w:r w:rsidR="00A130B2">
            <w:t>Beaujean</w:t>
          </w:r>
          <w:proofErr w:type="spellEnd"/>
          <w:r w:rsidR="00A130B2">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w:t>
          </w:r>
          <w:proofErr w:type="spellStart"/>
          <w:r w:rsidR="00A130B2">
            <w:t>Koren</w:t>
          </w:r>
          <w:proofErr w:type="spellEnd"/>
          <w:r w:rsidR="00A130B2">
            <w:t xml:space="preserve">, Yehuda and </w:t>
          </w:r>
          <w:proofErr w:type="spellStart"/>
          <w:r w:rsidR="00A130B2">
            <w:t>Rendle</w:t>
          </w:r>
          <w:proofErr w:type="spellEnd"/>
          <w:r w:rsidR="00A130B2">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w:t>
          </w:r>
          <w:proofErr w:type="spellStart"/>
          <w:r w:rsidR="00A130B2">
            <w:t>Vellido</w:t>
          </w:r>
          <w:proofErr w:type="spellEnd"/>
          <w:r w:rsidR="00A130B2">
            <w:t xml:space="preserve">, </w:t>
          </w:r>
          <w:proofErr w:type="spellStart"/>
          <w:r w:rsidR="00A130B2">
            <w:t>Lisboa</w:t>
          </w:r>
          <w:proofErr w:type="spellEnd"/>
          <w:r w:rsidR="00A130B2">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w:t>
          </w:r>
          <w:proofErr w:type="spellStart"/>
          <w:r w:rsidR="00A130B2">
            <w:t>Koren</w:t>
          </w:r>
          <w:proofErr w:type="spellEnd"/>
          <w:r w:rsidR="00A130B2">
            <w:t xml:space="preserve"> et al., 2009)</w:t>
          </w:r>
          <w:r w:rsidR="00C727F1">
            <w:fldChar w:fldCharType="end"/>
          </w:r>
        </w:sdtContent>
      </w:sdt>
      <w:r w:rsidR="00843302">
        <w:t>.</w:t>
      </w:r>
    </w:p>
    <w:p w14:paraId="48562123" w14:textId="0113C7A7"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 xml:space="preserve">(Blondel, </w:t>
          </w:r>
          <w:proofErr w:type="spellStart"/>
          <w:r w:rsidR="00A130B2">
            <w:t>Ishihata</w:t>
          </w:r>
          <w:proofErr w:type="spellEnd"/>
          <w:r w:rsidR="00A130B2">
            <w:t xml:space="preserve">, </w:t>
          </w:r>
          <w:proofErr w:type="spellStart"/>
          <w:r w:rsidR="00A130B2">
            <w:t>Fujino</w:t>
          </w:r>
          <w:proofErr w:type="spellEnd"/>
          <w:r w:rsidR="00A130B2">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 xml:space="preserve">(Blondel, </w:t>
          </w:r>
          <w:proofErr w:type="spellStart"/>
          <w:r w:rsidR="00A130B2">
            <w:t>Fujino</w:t>
          </w:r>
          <w:proofErr w:type="spellEnd"/>
          <w:r w:rsidR="00A130B2">
            <w:t xml:space="preserve">, Ueda, &amp; </w:t>
          </w:r>
          <w:proofErr w:type="spellStart"/>
          <w:r w:rsidR="00A130B2">
            <w:t>Ishihata</w:t>
          </w:r>
          <w:proofErr w:type="spellEnd"/>
          <w:r w:rsidR="00A130B2">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NVQyMzo0OToxM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w:t>
          </w:r>
          <w:proofErr w:type="spellStart"/>
          <w:r w:rsidR="00A130B2">
            <w:t>Dacrema</w:t>
          </w:r>
          <w:proofErr w:type="spellEnd"/>
          <w:r w:rsidR="00A130B2">
            <w:t xml:space="preserve">, </w:t>
          </w:r>
          <w:proofErr w:type="spellStart"/>
          <w:r w:rsidR="00A130B2">
            <w:t>Boglio</w:t>
          </w:r>
          <w:proofErr w:type="spellEnd"/>
          <w:r w:rsidR="00A130B2">
            <w:t xml:space="preserve">, </w:t>
          </w:r>
          <w:proofErr w:type="spellStart"/>
          <w:r w:rsidR="00A130B2">
            <w:t>Cremonesi</w:t>
          </w:r>
          <w:proofErr w:type="spellEnd"/>
          <w:r w:rsidR="00A130B2">
            <w:t xml:space="preserve">, &amp; </w:t>
          </w:r>
          <w:proofErr w:type="spellStart"/>
          <w:r w:rsidR="00A130B2">
            <w:t>Jannach</w:t>
          </w:r>
          <w:proofErr w:type="spellEnd"/>
          <w:r w:rsidR="00A130B2">
            <w:t>, 2021)</w:t>
          </w:r>
          <w:r w:rsidR="00ED71DA">
            <w:fldChar w:fldCharType="end"/>
          </w:r>
        </w:sdtContent>
      </w:sdt>
      <w:r w:rsidR="000B65C3">
        <w:t>.</w:t>
      </w:r>
    </w:p>
    <w:p w14:paraId="06963A81" w14:textId="5736C394"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NVQyMzo0OT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w:t>
          </w:r>
          <w:proofErr w:type="spellStart"/>
          <w:r w:rsidR="00A130B2">
            <w:t>Dacrema</w:t>
          </w:r>
          <w:proofErr w:type="spellEnd"/>
          <w:r w:rsidR="00A130B2">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w:t>
          </w:r>
          <w:proofErr w:type="spellStart"/>
          <w:r w:rsidR="00A130B2">
            <w:t>Charniak</w:t>
          </w:r>
          <w:proofErr w:type="spellEnd"/>
          <w:r w:rsidR="00A130B2">
            <w:t>, 2019)</w:t>
          </w:r>
          <w:r w:rsidR="002F113B">
            <w:fldChar w:fldCharType="end"/>
          </w:r>
        </w:sdtContent>
      </w:sdt>
      <w:r w:rsidR="009C6BE2">
        <w:t>.</w:t>
      </w:r>
      <w:r w:rsidR="00C65436">
        <w:t xml:space="preserve"> </w:t>
      </w:r>
    </w:p>
    <w:p w14:paraId="6116AFD8" w14:textId="4568B859"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yNVQyMzo0OToxM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w:t>
          </w:r>
          <w:proofErr w:type="spellStart"/>
          <w:r w:rsidR="00A130B2">
            <w:t>Charniak</w:t>
          </w:r>
          <w:proofErr w:type="spellEnd"/>
          <w:r w:rsidR="00A130B2">
            <w:t xml:space="preserve">, 2019; Gurney, 2014; </w:t>
          </w:r>
          <w:proofErr w:type="spellStart"/>
          <w:r w:rsidR="00A130B2">
            <w:t>Hanin</w:t>
          </w:r>
          <w:proofErr w:type="spellEnd"/>
          <w:r w:rsidR="00A130B2">
            <w:t>,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 xml:space="preserve">(Gurney, 2014; Heaton, 2012; </w:t>
          </w:r>
          <w:proofErr w:type="spellStart"/>
          <w:r w:rsidR="00A130B2">
            <w:t>LeCun</w:t>
          </w:r>
          <w:proofErr w:type="spellEnd"/>
          <w:r w:rsidR="00A130B2">
            <w:t xml:space="preserve"> et al., 1989)</w:t>
          </w:r>
          <w:r w:rsidR="00BD3639">
            <w:fldChar w:fldCharType="end"/>
          </w:r>
        </w:sdtContent>
      </w:sdt>
      <w:r w:rsidR="000C7C8C">
        <w:t>.</w:t>
      </w:r>
      <w:r w:rsidR="001B56D3">
        <w:t xml:space="preserve"> </w:t>
      </w:r>
    </w:p>
    <w:p w14:paraId="54CE1F34" w14:textId="2F81D07B"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yNVQyMzo0OToxM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NVQyMzo0OT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w:t>
          </w:r>
          <w:proofErr w:type="spellStart"/>
          <w:r w:rsidR="00A130B2">
            <w:t>Dacrema</w:t>
          </w:r>
          <w:proofErr w:type="spellEnd"/>
          <w:r w:rsidR="00A130B2">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w:t>
          </w:r>
          <w:proofErr w:type="spellStart"/>
          <w:r w:rsidR="00A130B2">
            <w:t>Rendle</w:t>
          </w:r>
          <w:proofErr w:type="spellEnd"/>
          <w:r w:rsidR="00A130B2">
            <w:t xml:space="preserve">, </w:t>
          </w:r>
          <w:proofErr w:type="spellStart"/>
          <w:r w:rsidR="00A130B2">
            <w:t>Krichene</w:t>
          </w:r>
          <w:proofErr w:type="spellEnd"/>
          <w:r w:rsidR="00A130B2">
            <w:t>, Zhang, &amp; Anderson, 2020)</w:t>
          </w:r>
          <w:r w:rsidR="00A6589D">
            <w:fldChar w:fldCharType="end"/>
          </w:r>
        </w:sdtContent>
      </w:sdt>
      <w:r w:rsidR="0058526C">
        <w:t>.</w:t>
      </w:r>
      <w:r w:rsidR="003C4E90">
        <w:t xml:space="preserve"> </w:t>
      </w:r>
    </w:p>
    <w:p w14:paraId="41DC409D" w14:textId="1D021DFA"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 xml:space="preserve">(Blondel, </w:t>
          </w:r>
          <w:proofErr w:type="spellStart"/>
          <w:r w:rsidR="00A130B2">
            <w:t>Fujino</w:t>
          </w:r>
          <w:proofErr w:type="spellEnd"/>
          <w:r w:rsidR="00A130B2">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1VDIzOjQ5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 xml:space="preserve">(Covington, Adams, &amp; </w:t>
          </w:r>
          <w:proofErr w:type="spellStart"/>
          <w:r w:rsidR="00A130B2">
            <w:t>Sargin</w:t>
          </w:r>
          <w:proofErr w:type="spellEnd"/>
          <w:r w:rsidR="00A130B2">
            <w:t>, 2016)</w:t>
          </w:r>
          <w:r w:rsidR="00FF3B3A">
            <w:fldChar w:fldCharType="end"/>
          </w:r>
        </w:sdtContent>
      </w:sdt>
      <w:r w:rsidR="00FF3B3A">
        <w:t>.</w:t>
      </w:r>
    </w:p>
    <w:p w14:paraId="7B0F308A" w14:textId="28E9862A" w:rsidR="00C721A1" w:rsidRDefault="00EF1E50" w:rsidP="00EF1E50">
      <w:pPr>
        <w:pStyle w:val="berschrift3"/>
      </w:pPr>
      <w:bookmarkStart w:id="25" w:name="_Toc108480918"/>
      <w:bookmarkStart w:id="26" w:name="_Ref109690661"/>
      <w:r>
        <w:t>Deep &amp; Cross Networks</w:t>
      </w:r>
      <w:bookmarkEnd w:id="25"/>
      <w:bookmarkEnd w:id="26"/>
    </w:p>
    <w:p w14:paraId="63729B4C" w14:textId="1BC63084"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jVUMjM6NDk6MTA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483A256D"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NVQyMzo0OT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w:t>
          </w:r>
          <w:proofErr w:type="spellStart"/>
          <w:r w:rsidR="00A130B2">
            <w:t>Rendle</w:t>
          </w:r>
          <w:proofErr w:type="spellEnd"/>
          <w:r w:rsidR="00A130B2">
            <w:t xml:space="preserve"> et al., 2020)</w:t>
          </w:r>
          <w:r w:rsidR="00306886">
            <w:fldChar w:fldCharType="end"/>
          </w:r>
        </w:sdtContent>
      </w:sdt>
      <w:r w:rsidR="003722D0">
        <w:t>.</w:t>
      </w:r>
    </w:p>
    <w:p w14:paraId="36DF5A9A" w14:textId="30636A9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33266C79" w:rsidR="008C1888" w:rsidRDefault="008C1888" w:rsidP="008D6D83">
      <w:pPr>
        <w:pStyle w:val="Beschriftung"/>
      </w:pPr>
      <w:bookmarkStart w:id="27" w:name="_Ref107267688"/>
      <w:bookmarkStart w:id="28" w:name="_Toc108263646"/>
      <w:r>
        <w:t xml:space="preserve">Figure </w:t>
      </w:r>
      <w:r>
        <w:fldChar w:fldCharType="begin"/>
      </w:r>
      <w:r>
        <w:instrText xml:space="preserve"> SEQ Figure \* ARABIC </w:instrText>
      </w:r>
      <w:r>
        <w:fldChar w:fldCharType="separate"/>
      </w:r>
      <w:r w:rsidR="00D7476B">
        <w:rPr>
          <w:noProof/>
        </w:rPr>
        <w:t>3</w:t>
      </w:r>
      <w:r>
        <w:fldChar w:fldCharType="end"/>
      </w:r>
      <w:bookmarkEnd w:id="27"/>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28"/>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3CC356AF" w:rsidR="00090805" w:rsidRPr="00090805" w:rsidRDefault="00C73468" w:rsidP="00327CBC">
      <w:pPr>
        <w:pStyle w:val="Beschriftung"/>
      </w:pPr>
      <w:bookmarkStart w:id="29" w:name="_Ref107267783"/>
      <w:bookmarkStart w:id="30" w:name="_Toc108263647"/>
      <w:r>
        <w:t xml:space="preserve">Figure </w:t>
      </w:r>
      <w:r>
        <w:fldChar w:fldCharType="begin"/>
      </w:r>
      <w:r>
        <w:instrText xml:space="preserve"> SEQ Figure \* ARABIC </w:instrText>
      </w:r>
      <w:r>
        <w:fldChar w:fldCharType="separate"/>
      </w:r>
      <w:r w:rsidR="00D7476B">
        <w:rPr>
          <w:noProof/>
        </w:rPr>
        <w:t>4</w:t>
      </w:r>
      <w:r>
        <w:fldChar w:fldCharType="end"/>
      </w:r>
      <w:bookmarkEnd w:id="29"/>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0"/>
    </w:p>
    <w:p w14:paraId="02F69185" w14:textId="3D12D184"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1" w:name="_Toc108480919"/>
      <w:r>
        <w:t>State of the Art Technology</w:t>
      </w:r>
      <w:bookmarkEnd w:id="31"/>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3F2880E5"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yNVQyMzo0OToxM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 xml:space="preserve">(Greenberg, Taylor, </w:t>
          </w:r>
          <w:proofErr w:type="spellStart"/>
          <w:r w:rsidR="00A130B2">
            <w:t>Ivchenko</w:t>
          </w:r>
          <w:proofErr w:type="spellEnd"/>
          <w:r w:rsidR="00A130B2">
            <w:t>,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2" w:name="_Toc108480920"/>
      <w:bookmarkStart w:id="33" w:name="_Ref108564826"/>
      <w:r>
        <w:t>MLOps</w:t>
      </w:r>
      <w:bookmarkEnd w:id="32"/>
      <w:bookmarkEnd w:id="33"/>
    </w:p>
    <w:p w14:paraId="2C48277F" w14:textId="6152091F" w:rsidR="006B05B3" w:rsidRDefault="006B05B3" w:rsidP="006B05B3">
      <w:pPr>
        <w:pStyle w:val="berschrift3"/>
      </w:pPr>
      <w:bookmarkStart w:id="34" w:name="_Toc108480921"/>
      <w:r>
        <w:t>Problem</w:t>
      </w:r>
      <w:bookmarkEnd w:id="34"/>
    </w:p>
    <w:p w14:paraId="1CFB6221" w14:textId="586A8407"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jVUMjM6NDk6MTA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w:t>
          </w:r>
          <w:proofErr w:type="spellStart"/>
          <w:r w:rsidR="00A130B2">
            <w:t>Garousi</w:t>
          </w:r>
          <w:proofErr w:type="spellEnd"/>
          <w:r w:rsidR="00A130B2">
            <w:t xml:space="preserve">, Petersen, &amp; </w:t>
          </w:r>
          <w:proofErr w:type="spellStart"/>
          <w:r w:rsidR="00A130B2">
            <w:t>Ozkan</w:t>
          </w:r>
          <w:proofErr w:type="spellEnd"/>
          <w:r w:rsidR="00A130B2">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I1VDIzOjQ5OjEw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jVUMjM6NDk6MTA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w:t>
          </w:r>
          <w:proofErr w:type="spellStart"/>
          <w:r w:rsidR="00A130B2">
            <w:t>Heemstra</w:t>
          </w:r>
          <w:proofErr w:type="spellEnd"/>
          <w:r w:rsidR="00A130B2">
            <w:t xml:space="preserve">, 1992; Myers, </w:t>
          </w:r>
          <w:proofErr w:type="spellStart"/>
          <w:r w:rsidR="00A130B2">
            <w:t>Kappelman</w:t>
          </w:r>
          <w:proofErr w:type="spellEnd"/>
          <w:r w:rsidR="00A130B2">
            <w:t xml:space="preserve">, &amp; </w:t>
          </w:r>
          <w:proofErr w:type="spellStart"/>
          <w:r w:rsidR="00A130B2">
            <w:t>Prybutok</w:t>
          </w:r>
          <w:proofErr w:type="spellEnd"/>
          <w:r w:rsidR="00A130B2">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1VDIzOjQ5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2422CCE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jVUMjM6NDk6MTA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5" w:name="_Toc108480922"/>
      <w:bookmarkStart w:id="36" w:name="_Ref107653522"/>
      <w:r>
        <w:t>What is MLOps</w:t>
      </w:r>
      <w:bookmarkEnd w:id="35"/>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w:t>
          </w:r>
          <w:proofErr w:type="spellStart"/>
          <w:r w:rsidR="00A130B2">
            <w:t>Kreuzberger</w:t>
          </w:r>
          <w:proofErr w:type="spellEnd"/>
          <w:r w:rsidR="00A130B2">
            <w:t xml:space="preserve">, </w:t>
          </w:r>
          <w:proofErr w:type="spellStart"/>
          <w:r w:rsidR="00A130B2">
            <w:t>Kühl</w:t>
          </w:r>
          <w:proofErr w:type="spellEnd"/>
          <w:r w:rsidR="00A130B2">
            <w:t xml:space="preserve">, &amp; </w:t>
          </w:r>
          <w:proofErr w:type="spellStart"/>
          <w:r w:rsidR="00A130B2">
            <w:t>Hirschl</w:t>
          </w:r>
          <w:proofErr w:type="spellEnd"/>
          <w:r w:rsidR="00A130B2">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3EC5E274"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 xml:space="preserve">(Salama, </w:t>
          </w:r>
          <w:proofErr w:type="spellStart"/>
          <w:r w:rsidR="00A130B2">
            <w:t>Kazmierczak</w:t>
          </w:r>
          <w:proofErr w:type="spellEnd"/>
          <w:r w:rsidR="00A130B2">
            <w:t xml:space="preserve">, &amp; </w:t>
          </w:r>
          <w:proofErr w:type="spellStart"/>
          <w:r w:rsidR="00A130B2">
            <w:t>Schut</w:t>
          </w:r>
          <w:proofErr w:type="spellEnd"/>
          <w:r w:rsidR="00A130B2">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VUMjM6NDk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w:t>
          </w:r>
          <w:proofErr w:type="spellStart"/>
          <w:r w:rsidR="00A130B2">
            <w:t>Symeonidis</w:t>
          </w:r>
          <w:proofErr w:type="spellEnd"/>
          <w:r w:rsidR="00A130B2">
            <w:t xml:space="preserve">, </w:t>
          </w:r>
          <w:proofErr w:type="spellStart"/>
          <w:r w:rsidR="00A130B2">
            <w:t>Nerantzis</w:t>
          </w:r>
          <w:proofErr w:type="spellEnd"/>
          <w:r w:rsidR="00A130B2">
            <w:t xml:space="preserve">, </w:t>
          </w:r>
          <w:proofErr w:type="spellStart"/>
          <w:r w:rsidR="00A130B2">
            <w:t>Kazakis</w:t>
          </w:r>
          <w:proofErr w:type="spellEnd"/>
          <w:r w:rsidR="00A130B2">
            <w:t xml:space="preserve">, &amp; </w:t>
          </w:r>
          <w:proofErr w:type="spellStart"/>
          <w:r w:rsidR="00A130B2">
            <w:t>Papakostas</w:t>
          </w:r>
          <w:proofErr w:type="spellEnd"/>
          <w:r w:rsidR="00A130B2">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5848D48"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NVQyMzo0OT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w:t>
          </w:r>
          <w:proofErr w:type="spellStart"/>
          <w:r w:rsidR="00A130B2">
            <w:t>Kreuzberger</w:t>
          </w:r>
          <w:proofErr w:type="spellEnd"/>
          <w:r w:rsidR="00A130B2">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4ACFBF65"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VUMjM6NDk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VUMjM6NDk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6849B02B"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yNVQyMzo0OToxM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w:t>
          </w:r>
          <w:proofErr w:type="spellStart"/>
          <w:r w:rsidR="00A130B2">
            <w:t>Serban</w:t>
          </w:r>
          <w:proofErr w:type="spellEnd"/>
          <w:r w:rsidR="00A130B2">
            <w:t xml:space="preserve">, van der </w:t>
          </w:r>
          <w:proofErr w:type="spellStart"/>
          <w:r w:rsidR="00A130B2">
            <w:t>Blom</w:t>
          </w:r>
          <w:proofErr w:type="spellEnd"/>
          <w:r w:rsidR="00A130B2">
            <w:t xml:space="preserve">, </w:t>
          </w:r>
          <w:proofErr w:type="spellStart"/>
          <w:r w:rsidR="00A130B2">
            <w:t>Hoos</w:t>
          </w:r>
          <w:proofErr w:type="spellEnd"/>
          <w:r w:rsidR="00A130B2">
            <w:t>, &amp; Visser, 2020)</w:t>
          </w:r>
          <w:r w:rsidR="005A18DE">
            <w:fldChar w:fldCharType="end"/>
          </w:r>
        </w:sdtContent>
      </w:sdt>
      <w:r w:rsidR="00D061DE">
        <w:t>.</w:t>
      </w:r>
    </w:p>
    <w:p w14:paraId="0AC00D68" w14:textId="1BA5089D"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I1VDIzOjQ5OjE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w:t>
          </w:r>
          <w:proofErr w:type="spellStart"/>
          <w:r w:rsidR="00A130B2">
            <w:t>Ruf</w:t>
          </w:r>
          <w:proofErr w:type="spellEnd"/>
          <w:r w:rsidR="00A130B2">
            <w:t xml:space="preserve">, Madan, Reich, &amp; </w:t>
          </w:r>
          <w:proofErr w:type="spellStart"/>
          <w:r w:rsidR="00A130B2">
            <w:t>Ould</w:t>
          </w:r>
          <w:proofErr w:type="spellEnd"/>
          <w:r w:rsidR="00A130B2">
            <w:t>-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 xml:space="preserve">(Yavuz &amp; </w:t>
          </w:r>
          <w:proofErr w:type="spellStart"/>
          <w:r w:rsidR="00A130B2">
            <w:t>Chockalingam</w:t>
          </w:r>
          <w:proofErr w:type="spellEnd"/>
          <w:r w:rsidR="00A130B2">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w:t>
          </w:r>
          <w:proofErr w:type="spellStart"/>
          <w:r w:rsidR="00A130B2">
            <w:t>Arrikto</w:t>
          </w:r>
          <w:proofErr w:type="spellEnd"/>
          <w:r w:rsidR="00A130B2">
            <w:t>,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w:t>
          </w:r>
          <w:proofErr w:type="spellStart"/>
          <w:r w:rsidR="00A130B2">
            <w:t>Kreuzberger</w:t>
          </w:r>
          <w:proofErr w:type="spellEnd"/>
          <w:r w:rsidR="00A130B2">
            <w:t xml:space="preserve"> et al., 2022)</w:t>
          </w:r>
          <w:r w:rsidR="003E1E87">
            <w:fldChar w:fldCharType="end"/>
          </w:r>
        </w:sdtContent>
      </w:sdt>
      <w:r w:rsidR="00107744">
        <w:t>.</w:t>
      </w:r>
    </w:p>
    <w:p w14:paraId="76FB2782" w14:textId="20177FA1" w:rsidR="00CB4258" w:rsidRDefault="005376DF" w:rsidP="00291EF2">
      <w:pPr>
        <w:pStyle w:val="berschrift3"/>
      </w:pPr>
      <w:r>
        <w:t>Pipelines</w:t>
      </w:r>
    </w:p>
    <w:p w14:paraId="27ED643C" w14:textId="054C8B95"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Ny0yNVQyMzo0OToxM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 xml:space="preserve">(Deo, 2019; </w:t>
          </w:r>
          <w:proofErr w:type="spellStart"/>
          <w:r w:rsidR="00A130B2">
            <w:t>Harenslak</w:t>
          </w:r>
          <w:proofErr w:type="spellEnd"/>
          <w:r w:rsidR="00A130B2">
            <w:t xml:space="preserve">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515A215F" w:rsidR="00E62315" w:rsidRDefault="00D7476B" w:rsidP="00D7476B">
      <w:pPr>
        <w:pStyle w:val="Beschriftung"/>
      </w:pPr>
      <w:r>
        <w:t xml:space="preserve">Figure </w:t>
      </w:r>
      <w:r>
        <w:fldChar w:fldCharType="begin"/>
      </w:r>
      <w:r>
        <w:instrText xml:space="preserve"> SEQ Figure \* ARABIC </w:instrText>
      </w:r>
      <w:r>
        <w:fldChar w:fldCharType="separate"/>
      </w:r>
      <w:r>
        <w:rPr>
          <w:noProof/>
        </w:rPr>
        <w:t>5</w:t>
      </w:r>
      <w:r>
        <w:fldChar w:fldCharType="end"/>
      </w:r>
      <w:r>
        <w:t>: Exemplary DAG in Airflow</w:t>
      </w:r>
    </w:p>
    <w:p w14:paraId="7696CB35" w14:textId="7049D9F2"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MyOTA2MjkwMyIsIlVyaVN0cmluZyI6Imh0dHA6Ly93d3cud29ybGRjYXQub3JnL29jbGMvMTMyOTA2Mj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M1OjIwIiwiTW9kaWZpZWRCeSI6Il9TZWJhc3RpYW4gU8OkdHpsZXIiLCJJZCI6ImVmNmQ0Y2IyLTRlMGItNDIxYi1iYjFjLWNkOWIzZWFjNzk3MyIsIk1vZGlmaWVkT24iOiIyMDIyLTA3LTIyVDEwOjM1OjI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2kub3JnLzEwLjEwMDcvOTc4LTMtMDMwLTA1MzE4LTUiLCJVcmlTdHJpbmciOiJodHRwczovL2RvaS5vcmcvMTAuMTAwNy85NzgtMy0wMzAtMDUzMTg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yMlQxMDozODo1OSIsIk1vZGlmaWVkQnkiOiJfU2ViYXN0aWFuIFPDpHR6bGVyIiwiSWQiOiI2ZTkxYTcyNy1lZmQ1LTRmNTItYmIxMi0yYjlmMTkwYjA2YjEiLCJNb2RpZmllZE9uIjoiMjAyMi0wNy0yMlQxMDozODo1OS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w:t>
          </w:r>
          <w:proofErr w:type="spellStart"/>
          <w:r w:rsidR="00A130B2">
            <w:t>Alla</w:t>
          </w:r>
          <w:proofErr w:type="spellEnd"/>
          <w:r w:rsidR="00A130B2">
            <w:t xml:space="preserve"> &amp; </w:t>
          </w:r>
          <w:proofErr w:type="spellStart"/>
          <w:r w:rsidR="00A130B2">
            <w:t>Adari</w:t>
          </w:r>
          <w:proofErr w:type="spellEnd"/>
          <w:r w:rsidR="00A130B2">
            <w:t xml:space="preserve">, 2021; </w:t>
          </w:r>
          <w:proofErr w:type="spellStart"/>
          <w:r w:rsidR="00A130B2">
            <w:t>Hutter</w:t>
          </w:r>
          <w:proofErr w:type="spellEnd"/>
          <w:r w:rsidR="00A130B2">
            <w:t xml:space="preserve">, </w:t>
          </w:r>
          <w:proofErr w:type="spellStart"/>
          <w:r w:rsidR="00A130B2">
            <w:t>Kotthoff</w:t>
          </w:r>
          <w:proofErr w:type="spellEnd"/>
          <w:r w:rsidR="00A130B2">
            <w:t xml:space="preserve">, &amp; </w:t>
          </w:r>
          <w:proofErr w:type="spellStart"/>
          <w:r w:rsidR="00A130B2">
            <w:t>Vanschoren</w:t>
          </w:r>
          <w:proofErr w:type="spellEnd"/>
          <w:r w:rsidR="00A130B2">
            <w:t>, 2019)</w:t>
          </w:r>
          <w:r w:rsidR="001C7C23">
            <w:fldChar w:fldCharType="end"/>
          </w:r>
        </w:sdtContent>
      </w:sdt>
      <w:r w:rsidR="00AC704A">
        <w:t>.</w:t>
      </w:r>
    </w:p>
    <w:p w14:paraId="64C94228" w14:textId="56C4D790" w:rsidR="00B66A57" w:rsidRDefault="00B66A57" w:rsidP="00B66A57">
      <w:pPr>
        <w:pStyle w:val="berschrift3"/>
      </w:pPr>
      <w:bookmarkStart w:id="37" w:name="_Toc108480923"/>
      <w:r>
        <w:t>Maturity Levels</w:t>
      </w:r>
      <w:bookmarkEnd w:id="37"/>
    </w:p>
    <w:bookmarkEnd w:id="36"/>
    <w:p w14:paraId="22299D3D" w14:textId="0A1CF867"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VUMjM6NDk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w:t>
          </w:r>
          <w:proofErr w:type="spellStart"/>
          <w:r w:rsidR="00A130B2">
            <w:t>Symeonidis</w:t>
          </w:r>
          <w:proofErr w:type="spellEnd"/>
          <w:r w:rsidR="00A130B2">
            <w:t xml:space="preserve">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34F97B44" w:rsidR="0033113A" w:rsidRDefault="00A84B63" w:rsidP="00A84B63">
      <w:pPr>
        <w:pStyle w:val="Beschriftung"/>
      </w:pPr>
      <w:bookmarkStart w:id="38" w:name="_Ref107993404"/>
      <w:bookmarkStart w:id="39" w:name="_Ref107993385"/>
      <w:bookmarkStart w:id="40" w:name="_Toc108263648"/>
      <w:r>
        <w:t xml:space="preserve">Figure </w:t>
      </w:r>
      <w:r>
        <w:fldChar w:fldCharType="begin"/>
      </w:r>
      <w:r>
        <w:instrText xml:space="preserve"> SEQ Figure \* ARABIC </w:instrText>
      </w:r>
      <w:r>
        <w:fldChar w:fldCharType="separate"/>
      </w:r>
      <w:r w:rsidR="00D7476B">
        <w:rPr>
          <w:noProof/>
        </w:rPr>
        <w:t>6</w:t>
      </w:r>
      <w:r>
        <w:fldChar w:fldCharType="end"/>
      </w:r>
      <w:bookmarkEnd w:id="38"/>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39"/>
      <w:bookmarkEnd w:id="40"/>
    </w:p>
    <w:p w14:paraId="2AA00E61" w14:textId="285C9A77" w:rsidR="000D494D" w:rsidRDefault="000D494D" w:rsidP="00FE02F2">
      <w:pPr>
        <w:pStyle w:val="berschrift3"/>
      </w:pPr>
      <w:bookmarkStart w:id="41" w:name="_Toc108480924"/>
      <w:bookmarkStart w:id="42" w:name="_Ref108570248"/>
      <w:r>
        <w:t>Concept Drift</w:t>
      </w:r>
      <w:bookmarkEnd w:id="41"/>
      <w:bookmarkEnd w:id="42"/>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1F00A23B"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VUMjM6NDk6MTA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 xml:space="preserve">(Gama, </w:t>
          </w:r>
          <w:proofErr w:type="spellStart"/>
          <w:r w:rsidR="00A130B2">
            <w:t>Žliobaitė</w:t>
          </w:r>
          <w:proofErr w:type="spellEnd"/>
          <w:r w:rsidR="00A130B2">
            <w:t xml:space="preserve">, </w:t>
          </w:r>
          <w:proofErr w:type="spellStart"/>
          <w:r w:rsidR="00A130B2">
            <w:t>Bifet</w:t>
          </w:r>
          <w:proofErr w:type="spellEnd"/>
          <w:r w:rsidR="00A130B2">
            <w:t xml:space="preserve">, </w:t>
          </w:r>
          <w:proofErr w:type="spellStart"/>
          <w:r w:rsidR="00A130B2">
            <w:t>Pechenizkiy</w:t>
          </w:r>
          <w:proofErr w:type="spellEnd"/>
          <w:r w:rsidR="00A130B2">
            <w:t xml:space="preserve">, &amp; </w:t>
          </w:r>
          <w:proofErr w:type="spellStart"/>
          <w:r w:rsidR="00A130B2">
            <w:t>Bouchachia</w:t>
          </w:r>
          <w:proofErr w:type="spellEnd"/>
          <w:r w:rsidR="00A130B2">
            <w:t>,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w:t>
          </w:r>
          <w:proofErr w:type="spellStart"/>
          <w:r w:rsidR="00A130B2">
            <w:t>Knotek</w:t>
          </w:r>
          <w:proofErr w:type="spellEnd"/>
          <w:r w:rsidR="00A130B2">
            <w:t xml:space="preserve">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408420AD" w:rsidR="001B66F2" w:rsidRDefault="00700D22" w:rsidP="00700D22">
      <w:pPr>
        <w:pStyle w:val="Beschriftung"/>
      </w:pPr>
      <w:bookmarkStart w:id="43" w:name="_Ref108096275"/>
      <w:bookmarkStart w:id="44" w:name="_Toc108263649"/>
      <w:r>
        <w:t xml:space="preserve">Figure </w:t>
      </w:r>
      <w:r>
        <w:fldChar w:fldCharType="begin"/>
      </w:r>
      <w:r>
        <w:instrText xml:space="preserve"> SEQ Figure \* ARABIC </w:instrText>
      </w:r>
      <w:r>
        <w:fldChar w:fldCharType="separate"/>
      </w:r>
      <w:r w:rsidR="00D7476B">
        <w:rPr>
          <w:noProof/>
        </w:rPr>
        <w:t>7</w:t>
      </w:r>
      <w:r>
        <w:fldChar w:fldCharType="end"/>
      </w:r>
      <w:bookmarkEnd w:id="43"/>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4"/>
    </w:p>
    <w:p w14:paraId="04D3ADA1" w14:textId="6C967EF6"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VUMjM6NDk6MTA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64B41EDE" w:rsidR="00623333" w:rsidRDefault="00B029FF" w:rsidP="00B029FF">
      <w:pPr>
        <w:pStyle w:val="Beschriftung"/>
      </w:pPr>
      <w:bookmarkStart w:id="45" w:name="_Ref108123265"/>
      <w:bookmarkStart w:id="46" w:name="_Toc108263650"/>
      <w:r>
        <w:t xml:space="preserve">Figure </w:t>
      </w:r>
      <w:r>
        <w:fldChar w:fldCharType="begin"/>
      </w:r>
      <w:r>
        <w:instrText xml:space="preserve"> SEQ Figure \* ARABIC </w:instrText>
      </w:r>
      <w:r>
        <w:fldChar w:fldCharType="separate"/>
      </w:r>
      <w:r w:rsidR="00D7476B">
        <w:rPr>
          <w:noProof/>
        </w:rPr>
        <w:t>8</w:t>
      </w:r>
      <w:r>
        <w:fldChar w:fldCharType="end"/>
      </w:r>
      <w:bookmarkEnd w:id="45"/>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46"/>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 xml:space="preserve">(Gama, </w:t>
          </w:r>
          <w:proofErr w:type="spellStart"/>
          <w:r w:rsidR="00A130B2">
            <w:t>Medas</w:t>
          </w:r>
          <w:proofErr w:type="spellEnd"/>
          <w:r w:rsidR="00A130B2">
            <w:t>,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w:t>
          </w:r>
          <w:proofErr w:type="spellStart"/>
          <w:r w:rsidR="00A130B2">
            <w:t>Baena-Garcıa</w:t>
          </w:r>
          <w:proofErr w:type="spellEnd"/>
          <w:r w:rsidR="00A130B2">
            <w:t xml:space="preserve">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 xml:space="preserve">(Feng Gu, Zhang, </w:t>
          </w:r>
          <w:proofErr w:type="spellStart"/>
          <w:r w:rsidR="00A130B2">
            <w:t>Jie</w:t>
          </w:r>
          <w:proofErr w:type="spellEnd"/>
          <w:r w:rsidR="00A130B2">
            <w:t xml:space="preserve"> Lu, &amp; Chin-Teng Lin, 2016; </w:t>
          </w:r>
          <w:proofErr w:type="spellStart"/>
          <w:r w:rsidR="00A130B2">
            <w:t>Qahtan</w:t>
          </w:r>
          <w:proofErr w:type="spellEnd"/>
          <w:r w:rsidR="00A130B2">
            <w:t>,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w:t>
          </w:r>
          <w:proofErr w:type="spellStart"/>
          <w:r w:rsidR="00A130B2">
            <w:t>Koren</w:t>
          </w:r>
          <w:proofErr w:type="spellEnd"/>
          <w:r w:rsidR="00A130B2">
            <w:t>,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0DD8786C"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jVUMjM6NDk6MT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w:t>
          </w:r>
          <w:proofErr w:type="spellStart"/>
          <w:r w:rsidR="00A130B2">
            <w:t>Koychev</w:t>
          </w:r>
          <w:proofErr w:type="spellEnd"/>
          <w:r w:rsidR="00A130B2">
            <w:t>,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w:t>
          </w:r>
          <w:proofErr w:type="spellStart"/>
          <w:r w:rsidR="00A130B2">
            <w:t>Koren</w:t>
          </w:r>
          <w:proofErr w:type="spellEnd"/>
          <w:r w:rsidR="00A130B2">
            <w:t>,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7" w:name="_Toc108480925"/>
      <w:bookmarkStart w:id="48" w:name="_Ref108564792"/>
      <w:bookmarkStart w:id="49" w:name="_Ref109386853"/>
      <w:r>
        <w:t>State of the Art Technology</w:t>
      </w:r>
      <w:bookmarkEnd w:id="47"/>
      <w:bookmarkEnd w:id="48"/>
      <w:bookmarkEnd w:id="49"/>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0858423" w:rsidR="00F37A6E" w:rsidRDefault="00B65174" w:rsidP="00B65174">
      <w:pPr>
        <w:pStyle w:val="Beschriftung"/>
      </w:pPr>
      <w:bookmarkStart w:id="50" w:name="_Ref108196388"/>
      <w:bookmarkStart w:id="51" w:name="_Toc108263651"/>
      <w:r>
        <w:t xml:space="preserve">Figure </w:t>
      </w:r>
      <w:r>
        <w:fldChar w:fldCharType="begin"/>
      </w:r>
      <w:r>
        <w:instrText xml:space="preserve"> SEQ Figure \* ARABIC </w:instrText>
      </w:r>
      <w:r>
        <w:fldChar w:fldCharType="separate"/>
      </w:r>
      <w:r w:rsidR="00D7476B">
        <w:rPr>
          <w:noProof/>
        </w:rPr>
        <w:t>9</w:t>
      </w:r>
      <w:r>
        <w:fldChar w:fldCharType="end"/>
      </w:r>
      <w:bookmarkEnd w:id="50"/>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1"/>
    </w:p>
    <w:p w14:paraId="116C5AAD" w14:textId="50FAC481"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jVUMjM6NDk6MT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proofErr w:type="spellStart"/>
      <w:r>
        <w:rPr>
          <w:i/>
        </w:rPr>
        <w:t>ExampleGen</w:t>
      </w:r>
      <w:proofErr w:type="spellEnd"/>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proofErr w:type="spellStart"/>
      <w:r>
        <w:rPr>
          <w:i/>
        </w:rPr>
        <w:t>StatisticsGen</w:t>
      </w:r>
      <w:proofErr w:type="spellEnd"/>
      <w:r>
        <w:t xml:space="preserve"> takes the</w:t>
      </w:r>
      <w:r w:rsidR="00EA7116">
        <w:t xml:space="preserve"> saved data from the </w:t>
      </w:r>
      <w:proofErr w:type="spellStart"/>
      <w:r w:rsidR="00EA7116">
        <w:t>ExampleGen</w:t>
      </w:r>
      <w:proofErr w:type="spellEnd"/>
      <w:r w:rsidR="00EA7116">
        <w:t xml:space="preserve">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proofErr w:type="spellStart"/>
      <w:r>
        <w:rPr>
          <w:i/>
        </w:rPr>
        <w:t>Schem</w:t>
      </w:r>
      <w:r w:rsidR="0025206A">
        <w:rPr>
          <w:i/>
        </w:rPr>
        <w:t>a</w:t>
      </w:r>
      <w:r>
        <w:rPr>
          <w:i/>
        </w:rPr>
        <w:t>Gen</w:t>
      </w:r>
      <w:proofErr w:type="spellEnd"/>
      <w:r>
        <w:t xml:space="preserve"> </w:t>
      </w:r>
      <w:r w:rsidR="000C2D98">
        <w:t>automatically retrieves and infers the schema of the dataset at hand.</w:t>
      </w:r>
    </w:p>
    <w:p w14:paraId="16141160" w14:textId="3C9DF2A9" w:rsidR="00560189" w:rsidRDefault="00F86927" w:rsidP="003048EE">
      <w:proofErr w:type="spellStart"/>
      <w:r>
        <w:rPr>
          <w:i/>
        </w:rPr>
        <w:t>ExampleValidator</w:t>
      </w:r>
      <w:proofErr w:type="spellEnd"/>
      <w:r>
        <w:t> </w:t>
      </w:r>
      <w:r w:rsidR="0025206A">
        <w:t xml:space="preserve">takes the outputs from </w:t>
      </w:r>
      <w:proofErr w:type="spellStart"/>
      <w:r w:rsidR="0025206A">
        <w:t>StatisticsGen</w:t>
      </w:r>
      <w:proofErr w:type="spellEnd"/>
      <w:r w:rsidR="0025206A">
        <w:t xml:space="preserve"> and </w:t>
      </w:r>
      <w:proofErr w:type="spellStart"/>
      <w:r w:rsidR="0025206A">
        <w:t>SchemaGen</w:t>
      </w:r>
      <w:proofErr w:type="spellEnd"/>
      <w:r w:rsidR="0025206A">
        <w:t xml:space="preserve">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proofErr w:type="spellStart"/>
      <w:r w:rsidR="001B077A" w:rsidRPr="001B077A">
        <w:rPr>
          <w:i/>
        </w:rPr>
        <w:t>preprocessing_fn</w:t>
      </w:r>
      <w:proofErr w:type="spellEnd"/>
      <w:r w:rsidR="001B077A">
        <w:t xml:space="preserve"> function. Transform takes in the </w:t>
      </w:r>
      <w:r w:rsidR="00B536E0">
        <w:t xml:space="preserve">data output from </w:t>
      </w:r>
      <w:proofErr w:type="spellStart"/>
      <w:r w:rsidR="00B536E0">
        <w:t>ExampleGen</w:t>
      </w:r>
      <w:proofErr w:type="spellEnd"/>
      <w:r w:rsidR="00B536E0">
        <w:t xml:space="preserve"> and the data schema from </w:t>
      </w:r>
      <w:proofErr w:type="spellStart"/>
      <w:r w:rsidR="00B536E0">
        <w:t>SchemaGen</w:t>
      </w:r>
      <w:proofErr w:type="spellEnd"/>
      <w:r w:rsidR="00B536E0">
        <w:t>.</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proofErr w:type="spellStart"/>
      <w:r w:rsidR="00974CE3" w:rsidRPr="00974CE3">
        <w:rPr>
          <w:i/>
        </w:rPr>
        <w:t>run_fn</w:t>
      </w:r>
      <w:proofErr w:type="spellEnd"/>
      <w:r w:rsidR="00974CE3">
        <w:t xml:space="preserve"> function, which initializes the training process. </w:t>
      </w:r>
      <w:r w:rsidR="0046042A">
        <w:t>For the training and evaluation</w:t>
      </w:r>
      <w:r w:rsidR="00974CE3">
        <w:t xml:space="preserve"> data either the output from </w:t>
      </w:r>
      <w:proofErr w:type="spellStart"/>
      <w:r w:rsidR="00974CE3">
        <w:t>ExampleGen</w:t>
      </w:r>
      <w:proofErr w:type="spellEnd"/>
      <w:r w:rsidR="00974CE3">
        <w:t xml:space="preserve">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w:t>
      </w:r>
      <w:proofErr w:type="spellStart"/>
      <w:r w:rsidR="00A94360">
        <w:t>KerasTuner</w:t>
      </w:r>
      <w:proofErr w:type="spellEnd"/>
      <w:r w:rsidR="00A94360">
        <w:t xml:space="preserve">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w:t>
          </w:r>
          <w:proofErr w:type="spellStart"/>
          <w:r w:rsidR="00A130B2">
            <w:t>Alla</w:t>
          </w:r>
          <w:proofErr w:type="spellEnd"/>
          <w:r w:rsidR="00A130B2">
            <w:t xml:space="preserve"> &amp; </w:t>
          </w:r>
          <w:proofErr w:type="spellStart"/>
          <w:r w:rsidR="00A130B2">
            <w:t>Adari</w:t>
          </w:r>
          <w:proofErr w:type="spellEnd"/>
          <w:r w:rsidR="00A130B2">
            <w:t xml:space="preserve">, 2021; Databricks, 2018; </w:t>
          </w:r>
          <w:proofErr w:type="spellStart"/>
          <w:r w:rsidR="00A130B2">
            <w:t>Zaharia</w:t>
          </w:r>
          <w:proofErr w:type="spellEnd"/>
          <w:r w:rsidR="00A130B2">
            <w:t xml:space="preserve">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192801BC"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I1VDIzOjQ5OjE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w:t>
          </w:r>
          <w:proofErr w:type="spellStart"/>
          <w:r w:rsidR="00A130B2">
            <w:t>Karmaker</w:t>
          </w:r>
          <w:proofErr w:type="spellEnd"/>
          <w:r w:rsidR="00A130B2">
            <w:t xml:space="preserve"> et al., 2022)</w:t>
          </w:r>
          <w:r w:rsidR="00461633">
            <w:fldChar w:fldCharType="end"/>
          </w:r>
        </w:sdtContent>
      </w:sdt>
      <w:r w:rsidR="009C1A9B">
        <w:t>.</w:t>
      </w:r>
    </w:p>
    <w:p w14:paraId="13531656" w14:textId="7B754B8F" w:rsidR="004F6E3F" w:rsidRDefault="006C51A9" w:rsidP="004F6E3F">
      <w:pPr>
        <w:pStyle w:val="berschrift1"/>
      </w:pPr>
      <w:bookmarkStart w:id="52" w:name="_Toc108480926"/>
      <w:r>
        <w:lastRenderedPageBreak/>
        <w:t>Goal &amp; Specification</w:t>
      </w:r>
      <w:bookmarkEnd w:id="52"/>
      <w:r w:rsidR="00610785" w:rsidRPr="00610785">
        <w:t xml:space="preserve"> </w:t>
      </w:r>
    </w:p>
    <w:p w14:paraId="0FECB897" w14:textId="658C6654" w:rsidR="00610785" w:rsidRPr="00B66644" w:rsidRDefault="00610785" w:rsidP="00610785">
      <w:pPr>
        <w:pStyle w:val="berschrift2"/>
      </w:pPr>
      <w:bookmarkStart w:id="53" w:name="_Toc108480927"/>
      <w:r>
        <w:t>Artifact</w:t>
      </w:r>
      <w:bookmarkEnd w:id="53"/>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4" w:name="_Ref109301010"/>
      <w:bookmarkStart w:id="55" w:name="_Toc10922424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4"/>
      <w:r w:rsidRPr="002F3BBD">
        <w:t xml:space="preserve">: </w:t>
      </w:r>
      <w:r>
        <w:t>Artifact s</w:t>
      </w:r>
      <w:r w:rsidRPr="002F3BBD">
        <w:t>pecification</w:t>
      </w:r>
      <w:r>
        <w:t xml:space="preserve"> table</w:t>
      </w:r>
      <w:bookmarkEnd w:id="55"/>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56" w:name="_Toc108480928"/>
      <w:r>
        <w:t>Procedure</w:t>
      </w:r>
      <w:bookmarkEnd w:id="56"/>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049B7B89" w:rsidR="00610785" w:rsidRDefault="00610785" w:rsidP="00610785">
      <w:pPr>
        <w:pStyle w:val="Beschriftung"/>
      </w:pPr>
      <w:bookmarkStart w:id="57" w:name="_Ref105760392"/>
      <w:bookmarkStart w:id="58" w:name="_Ref105760284"/>
      <w:bookmarkStart w:id="59" w:name="_Toc108263652"/>
      <w:r>
        <w:t xml:space="preserve">Figure </w:t>
      </w:r>
      <w:r w:rsidR="00F47AB6">
        <w:fldChar w:fldCharType="begin"/>
      </w:r>
      <w:r w:rsidR="00F47AB6">
        <w:instrText xml:space="preserve"> SEQ Figure \* ARABIC </w:instrText>
      </w:r>
      <w:r w:rsidR="00F47AB6">
        <w:fldChar w:fldCharType="separate"/>
      </w:r>
      <w:r w:rsidR="00D7476B">
        <w:rPr>
          <w:noProof/>
        </w:rPr>
        <w:t>10</w:t>
      </w:r>
      <w:r w:rsidR="00F47AB6">
        <w:rPr>
          <w:noProof/>
        </w:rPr>
        <w:fldChar w:fldCharType="end"/>
      </w:r>
      <w:bookmarkEnd w:id="57"/>
      <w:r>
        <w:t xml:space="preserve">: </w:t>
      </w:r>
      <w:r w:rsidRPr="00894A3E">
        <w:t>procedure of artifact development</w:t>
      </w:r>
      <w:bookmarkEnd w:id="58"/>
      <w:bookmarkEnd w:id="59"/>
    </w:p>
    <w:p w14:paraId="4EE003ED" w14:textId="2ADA5A93" w:rsidR="00610785" w:rsidRPr="00B94C26" w:rsidRDefault="00610785" w:rsidP="00610785">
      <w:pPr>
        <w:pStyle w:val="berschrift2"/>
      </w:pPr>
      <w:bookmarkStart w:id="60" w:name="_Toc108480929"/>
      <w:r>
        <w:t>Challenges</w:t>
      </w:r>
      <w:bookmarkEnd w:id="60"/>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4DBCBD8D"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yNVQyMzo0OToxM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w:t>
          </w:r>
          <w:proofErr w:type="spellStart"/>
          <w:r w:rsidR="00A130B2">
            <w:t>Naumov</w:t>
          </w:r>
          <w:proofErr w:type="spellEnd"/>
          <w:r w:rsidR="00A130B2">
            <w:t xml:space="preserve"> et al., 2019)</w:t>
          </w:r>
          <w:r>
            <w:fldChar w:fldCharType="end"/>
          </w:r>
        </w:sdtContent>
      </w:sdt>
    </w:p>
    <w:p w14:paraId="2B802B2C" w14:textId="2E9E82DA" w:rsidR="006C51A9" w:rsidRDefault="00296067" w:rsidP="006C51A9">
      <w:pPr>
        <w:pStyle w:val="berschrift1"/>
      </w:pPr>
      <w:bookmarkStart w:id="61" w:name="_Toc108480930"/>
      <w:r>
        <w:lastRenderedPageBreak/>
        <w:t>Design &amp; Development</w:t>
      </w:r>
      <w:bookmarkEnd w:id="61"/>
    </w:p>
    <w:p w14:paraId="1831F784" w14:textId="19C6D1BE" w:rsidR="00A01E93" w:rsidRDefault="00124A75" w:rsidP="00DC5696">
      <w:pPr>
        <w:pStyle w:val="berschrift2"/>
      </w:pPr>
      <w:bookmarkStart w:id="62" w:name="_Toc108480931"/>
      <w:r>
        <w:t>Environment</w:t>
      </w:r>
      <w:bookmarkEnd w:id="62"/>
    </w:p>
    <w:p w14:paraId="59370BBC" w14:textId="3C4F6D65" w:rsidR="00611531" w:rsidRPr="00611531" w:rsidRDefault="00611531" w:rsidP="00611531">
      <w:pPr>
        <w:pStyle w:val="berschrift3"/>
      </w:pPr>
      <w:r>
        <w:t>Hardware &amp; Software environment</w:t>
      </w:r>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 xml:space="preserve">(Theodoridis &amp; </w:t>
          </w:r>
          <w:proofErr w:type="spellStart"/>
          <w:r w:rsidR="00A130B2">
            <w:t>Grießhaber</w:t>
          </w:r>
          <w:proofErr w:type="spellEnd"/>
          <w:r w:rsidR="00A130B2">
            <w:t>,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6312B70F" w:rsidR="00766A0F" w:rsidRDefault="008D4CDA" w:rsidP="008D4CDA">
      <w:pPr>
        <w:pStyle w:val="Beschriftung"/>
      </w:pPr>
      <w:bookmarkStart w:id="63" w:name="_Ref108438766"/>
      <w:r>
        <w:t xml:space="preserve">Figure </w:t>
      </w:r>
      <w:r>
        <w:fldChar w:fldCharType="begin"/>
      </w:r>
      <w:r>
        <w:instrText xml:space="preserve"> SEQ Figure \* ARABIC </w:instrText>
      </w:r>
      <w:r>
        <w:fldChar w:fldCharType="separate"/>
      </w:r>
      <w:r w:rsidR="00D7476B">
        <w:rPr>
          <w:noProof/>
        </w:rPr>
        <w:t>11</w:t>
      </w:r>
      <w:r>
        <w:fldChar w:fldCharType="end"/>
      </w:r>
      <w:bookmarkEnd w:id="63"/>
      <w:r>
        <w:t xml:space="preserve">: Infrastructure of </w:t>
      </w:r>
      <w:r w:rsidR="00F959BC">
        <w:t xml:space="preserve">the </w:t>
      </w:r>
      <w:proofErr w:type="spellStart"/>
      <w:r>
        <w:t>HdM</w:t>
      </w:r>
      <w:proofErr w:type="spellEnd"/>
      <w:r>
        <w:t xml:space="preserve"> </w:t>
      </w:r>
      <w:proofErr w:type="spellStart"/>
      <w:r>
        <w:t>deeplearn</w:t>
      </w:r>
      <w:r w:rsidR="003C6FDB">
        <w:t>ing</w:t>
      </w:r>
      <w:proofErr w:type="spellEnd"/>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w:t>
          </w:r>
          <w:proofErr w:type="spellStart"/>
          <w:r w:rsidR="00A130B2">
            <w:t>Grießhaber</w:t>
          </w:r>
          <w:proofErr w:type="spellEnd"/>
          <w:r w:rsidR="00A130B2">
            <w:t>,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77E2FDB7" w:rsidR="00D620EF" w:rsidRDefault="000671E3" w:rsidP="003858D4">
      <w:pPr>
        <w:pStyle w:val="Beschriftung"/>
      </w:pPr>
      <w:bookmarkStart w:id="64" w:name="_Ref108439212"/>
      <w:r>
        <w:t xml:space="preserve">Figure </w:t>
      </w:r>
      <w:r>
        <w:fldChar w:fldCharType="begin"/>
      </w:r>
      <w:r>
        <w:instrText xml:space="preserve"> SEQ Figure \* ARABIC </w:instrText>
      </w:r>
      <w:r>
        <w:fldChar w:fldCharType="separate"/>
      </w:r>
      <w:r w:rsidR="00D7476B">
        <w:rPr>
          <w:noProof/>
        </w:rPr>
        <w:t>12</w:t>
      </w:r>
      <w:r>
        <w:fldChar w:fldCharType="end"/>
      </w:r>
      <w:bookmarkEnd w:id="64"/>
      <w:r>
        <w:t xml:space="preserve">: </w:t>
      </w:r>
      <w:r w:rsidR="000A0FE5">
        <w:t xml:space="preserve">selection of instance in the </w:t>
      </w:r>
      <w:proofErr w:type="spellStart"/>
      <w:r w:rsidR="000A0FE5">
        <w:t>HdM</w:t>
      </w:r>
      <w:proofErr w:type="spellEnd"/>
      <w:r w:rsidR="000A0FE5">
        <w:t xml:space="preserve"> </w:t>
      </w:r>
      <w:proofErr w:type="spellStart"/>
      <w:r w:rsidR="000A0FE5">
        <w:t>deeplearning</w:t>
      </w:r>
      <w:proofErr w:type="spellEnd"/>
      <w:r w:rsidR="000A0FE5">
        <w:t xml:space="preserve">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r>
        <w:t>Tools &amp; Frameworks</w:t>
      </w:r>
    </w:p>
    <w:p w14:paraId="78E66B91" w14:textId="7058124B"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6E5CF417"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1C3B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r>
        <w:t>Work</w:t>
      </w:r>
      <w:r w:rsidR="004F59B9">
        <w:t>ing Directory</w:t>
      </w:r>
    </w:p>
    <w:p w14:paraId="4875C4B1" w14:textId="0093CBDB" w:rsidR="00141F57" w:rsidRDefault="004739AB" w:rsidP="007A67D6">
      <w:r>
        <w:t xml:space="preserve">The </w:t>
      </w:r>
      <w:r w:rsidR="00C51D16">
        <w:t xml:space="preserve">working directory </w:t>
      </w:r>
      <w:r w:rsidR="005842E3">
        <w:t xml:space="preserve">of the artifact is located in </w:t>
      </w:r>
      <w:r w:rsidR="005842E3" w:rsidRPr="00DB016A">
        <w:rPr>
          <w:rFonts w:ascii="Courier New" w:hAnsi="Courier New" w:cs="Courier New"/>
          <w:i/>
          <w:iCs/>
        </w:rPr>
        <w:t>bachelor_2022/artifact</w:t>
      </w:r>
      <w:r w:rsidR="00B006D5">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r w:rsidR="00DE311D">
        <w:t xml:space="preserve"> </w:t>
      </w:r>
    </w:p>
    <w:p w14:paraId="6C6B75E4" w14:textId="31C86A71" w:rsidR="00D12F9E" w:rsidRDefault="0075513F" w:rsidP="007A67D6">
      <w:r w:rsidRPr="003C57B5">
        <w:rPr>
          <w:rFonts w:ascii="Courier New" w:hAnsi="Courier New" w:cs="Courier New"/>
          <w:i/>
        </w:rPr>
        <w:t>D</w:t>
      </w:r>
      <w:r w:rsidR="003F6EF3" w:rsidRPr="003C57B5">
        <w:rPr>
          <w:rFonts w:ascii="Courier New" w:hAnsi="Courier New" w:cs="Courier New"/>
          <w:i/>
        </w:rPr>
        <w:t>ata</w:t>
      </w:r>
      <w:r>
        <w:t xml:space="preserve"> is a subdirectory where all the data</w:t>
      </w:r>
      <w:r w:rsidR="009A3A64">
        <w:t>sets</w:t>
      </w:r>
      <w:r w:rsidR="00FF77EA">
        <w:t xml:space="preserve"> before</w:t>
      </w:r>
      <w:r w:rsidR="00BB1CAA">
        <w:t xml:space="preserve"> a pipeline </w:t>
      </w:r>
      <w:r w:rsidR="009A3A64">
        <w:t>are</w:t>
      </w:r>
      <w:r>
        <w:t xml:space="preserve"> stored</w:t>
      </w:r>
      <w:r w:rsidR="001B3B4C">
        <w:t>.</w:t>
      </w:r>
    </w:p>
    <w:p w14:paraId="29BA5D61" w14:textId="5AF46249" w:rsidR="00D12F9E" w:rsidRDefault="00141F57" w:rsidP="007A67D6">
      <w:proofErr w:type="spellStart"/>
      <w:r w:rsidRPr="00DB016A">
        <w:rPr>
          <w:rFonts w:ascii="Courier New" w:hAnsi="Courier New" w:cs="Courier New"/>
          <w:i/>
        </w:rPr>
        <w:t>Data</w:t>
      </w:r>
      <w:r w:rsidR="00CC3056" w:rsidRPr="00DB016A">
        <w:rPr>
          <w:rFonts w:ascii="Courier New" w:hAnsi="Courier New" w:cs="Courier New"/>
          <w:i/>
        </w:rPr>
        <w:t>_</w:t>
      </w:r>
      <w:r w:rsidRPr="00DB016A">
        <w:rPr>
          <w:rFonts w:ascii="Courier New" w:hAnsi="Courier New" w:cs="Courier New"/>
          <w:i/>
        </w:rPr>
        <w:t>fetch</w:t>
      </w:r>
      <w:proofErr w:type="spellEnd"/>
      <w:r>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3C57B5">
        <w:rPr>
          <w:rFonts w:ascii="Courier New" w:hAnsi="Courier New" w:cs="Courier New"/>
          <w:i/>
        </w:rPr>
        <w:t>data</w:t>
      </w:r>
      <w:r w:rsidR="008D65A3">
        <w:t xml:space="preserve"> </w:t>
      </w:r>
      <w:r w:rsidR="004C59B7">
        <w:t>are the product of these scripts</w:t>
      </w:r>
      <w:r w:rsidR="008D65A3">
        <w:t>.</w:t>
      </w:r>
      <w:r w:rsidR="00F41A9C">
        <w:t xml:space="preserve"> </w:t>
      </w:r>
    </w:p>
    <w:p w14:paraId="36948290" w14:textId="666AC953" w:rsidR="005433D0" w:rsidRDefault="00160AD9" w:rsidP="007A67D6">
      <w:proofErr w:type="spellStart"/>
      <w:r w:rsidRPr="00DB016A">
        <w:rPr>
          <w:rFonts w:ascii="Courier New" w:hAnsi="Courier New" w:cs="Courier New"/>
          <w:i/>
        </w:rPr>
        <w:t>Pipeline</w:t>
      </w:r>
      <w:r w:rsidR="00233401" w:rsidRPr="00DB016A">
        <w:rPr>
          <w:rFonts w:ascii="Courier New" w:hAnsi="Courier New" w:cs="Courier New"/>
          <w:i/>
        </w:rPr>
        <w:t>_scripts</w:t>
      </w:r>
      <w:proofErr w:type="spellEnd"/>
      <w:r w:rsidR="00233401">
        <w:t xml:space="preserve"> 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proofErr w:type="spellStart"/>
      <w:r w:rsidR="00056C01" w:rsidRPr="00DB016A">
        <w:rPr>
          <w:rFonts w:ascii="Courier New" w:hAnsi="Courier New" w:cs="Courier New"/>
          <w:i/>
        </w:rPr>
        <w:t>model_source</w:t>
      </w:r>
      <w:proofErr w:type="spellEnd"/>
      <w:r w:rsidR="00056C01">
        <w:t>.</w:t>
      </w:r>
      <w:r w:rsidR="008D3198">
        <w:t xml:space="preserve"> The pipelines use these files to train the ML model</w:t>
      </w:r>
      <w:r w:rsidR="00D12F9E">
        <w:t>.</w:t>
      </w:r>
    </w:p>
    <w:p w14:paraId="5731E323" w14:textId="7BC8DF18" w:rsidR="002E7B83" w:rsidRDefault="00C32AE0" w:rsidP="007A67D6">
      <w:r w:rsidRPr="00B13C7E">
        <w:rPr>
          <w:rFonts w:ascii="Courier New" w:hAnsi="Courier New" w:cs="Courier New"/>
          <w:i/>
        </w:rPr>
        <w:t>Pipeline</w:t>
      </w:r>
      <w:r>
        <w:t xml:space="preserve"> is the directory where all</w:t>
      </w:r>
      <w:r w:rsidR="00AB69DF">
        <w:t xml:space="preserve"> 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F215B2">
        <w:rPr>
          <w:rFonts w:ascii="Courier New" w:hAnsi="Courier New" w:cs="Courier New"/>
          <w:i/>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402143C6" w:rsidR="00C32AE0" w:rsidRPr="007D38D4" w:rsidRDefault="00533A3B" w:rsidP="007A67D6">
      <w:r w:rsidRPr="00DB016A">
        <w:rPr>
          <w:rFonts w:ascii="Courier New" w:hAnsi="Courier New" w:cs="Courier New"/>
          <w:i/>
        </w:rPr>
        <w:t>Sa</w:t>
      </w:r>
      <w:r w:rsidR="007F3B42" w:rsidRPr="00DB016A">
        <w:rPr>
          <w:rFonts w:ascii="Courier New" w:hAnsi="Courier New" w:cs="Courier New"/>
          <w:i/>
        </w:rPr>
        <w:t>ndbox</w:t>
      </w:r>
      <w:r w:rsidR="007D38D4">
        <w:t xml:space="preserve"> </w:t>
      </w:r>
      <w:r>
        <w:t xml:space="preserve">serves as an environment where </w:t>
      </w:r>
      <w:r w:rsidR="007D38D4">
        <w:t>concept and test code</w:t>
      </w:r>
      <w:r w:rsidR="00A41845">
        <w:t xml:space="preserve"> is saved. The</w:t>
      </w:r>
      <w:r>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2D46B8C3" w:rsidR="00D810B9" w:rsidRDefault="00020369" w:rsidP="00020369">
      <w:pPr>
        <w:pStyle w:val="Beschriftung"/>
      </w:pPr>
      <w:bookmarkStart w:id="65" w:name="_Ref109250996"/>
      <w:r>
        <w:t xml:space="preserve">Figure </w:t>
      </w:r>
      <w:r>
        <w:fldChar w:fldCharType="begin"/>
      </w:r>
      <w:r>
        <w:instrText xml:space="preserve"> SEQ Figure \* ARABIC </w:instrText>
      </w:r>
      <w:r>
        <w:fldChar w:fldCharType="separate"/>
      </w:r>
      <w:r w:rsidR="00D7476B">
        <w:rPr>
          <w:noProof/>
        </w:rPr>
        <w:t>13</w:t>
      </w:r>
      <w:r>
        <w:fldChar w:fldCharType="end"/>
      </w:r>
      <w:bookmarkEnd w:id="65"/>
      <w:r>
        <w:t>: Working directory</w:t>
      </w:r>
      <w:r w:rsidR="0073214B">
        <w:t xml:space="preserve"> and its subdirectories</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66" w:name="_Toc108480932"/>
      <w:r>
        <w:lastRenderedPageBreak/>
        <w:t>Data</w:t>
      </w:r>
    </w:p>
    <w:p w14:paraId="4B25B791" w14:textId="7B4AA710" w:rsidR="003A415D" w:rsidRPr="003A415D" w:rsidRDefault="003A415D" w:rsidP="003A415D">
      <w:pPr>
        <w:pStyle w:val="berschrift3"/>
      </w:pPr>
      <w:r>
        <w:t>Dataset Selection</w:t>
      </w:r>
    </w:p>
    <w:p w14:paraId="0E332048" w14:textId="1FB00389"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yNVQyMzo0OToxM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 xml:space="preserve">(Harper &amp; </w:t>
          </w:r>
          <w:proofErr w:type="spellStart"/>
          <w:r w:rsidR="00A130B2">
            <w:t>Konstan</w:t>
          </w:r>
          <w:proofErr w:type="spellEnd"/>
          <w:r w:rsidR="00A130B2">
            <w:t>,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67" w:name="_Ref109082735"/>
      <w:bookmarkStart w:id="68" w:name="_Toc109224249"/>
      <w:r>
        <w:t xml:space="preserve">Table </w:t>
      </w:r>
      <w:r>
        <w:fldChar w:fldCharType="begin"/>
      </w:r>
      <w:r>
        <w:instrText xml:space="preserve"> SEQ Table \* ARABIC </w:instrText>
      </w:r>
      <w:r>
        <w:fldChar w:fldCharType="separate"/>
      </w:r>
      <w:r w:rsidR="00936549">
        <w:rPr>
          <w:noProof/>
        </w:rPr>
        <w:t>2</w:t>
      </w:r>
      <w:r>
        <w:fldChar w:fldCharType="end"/>
      </w:r>
      <w:bookmarkEnd w:id="67"/>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68"/>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r>
        <w:t>Dataset</w:t>
      </w:r>
      <w:r w:rsidR="00680400">
        <w:t xml:space="preserve"> Description</w:t>
      </w:r>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r>
        <w:t>Data Preparation</w:t>
      </w:r>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8B724C">
        <w:rPr>
          <w:rFonts w:ascii="Courier New" w:hAnsi="Courier New" w:cs="Courier New"/>
          <w:i/>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191646">
        <w:rPr>
          <w:rFonts w:ascii="Courier New" w:hAnsi="Courier New" w:cs="Courier New"/>
          <w:i/>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191646">
        <w:rPr>
          <w:rFonts w:ascii="Courier New" w:hAnsi="Courier New" w:cs="Courier New"/>
          <w:i/>
        </w:rPr>
        <w:t>recommender-data</w:t>
      </w:r>
      <w:r w:rsidR="00140195" w:rsidRPr="00191646">
        <w:rPr>
          <w:rFonts w:ascii="Courier New" w:hAnsi="Courier New" w:cs="Courier New"/>
          <w:i/>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191646">
        <w:rPr>
          <w:rFonts w:ascii="Courier New" w:hAnsi="Courier New" w:cs="Courier New"/>
          <w:i/>
        </w:rPr>
        <w:t>recommender-data</w:t>
      </w:r>
      <w:r w:rsidR="00140195" w:rsidRPr="00191646">
        <w:rPr>
          <w:rFonts w:ascii="Courier New" w:hAnsi="Courier New" w:cs="Courier New"/>
          <w:i/>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5F30D463" w:rsidR="00FA3CFD" w:rsidRPr="008D023D" w:rsidRDefault="00255F11" w:rsidP="00255F11">
      <w:pPr>
        <w:pStyle w:val="Beschriftung"/>
      </w:pPr>
      <w:bookmarkStart w:id="69" w:name="_Ref109262047"/>
      <w:r>
        <w:t xml:space="preserve">Figure </w:t>
      </w:r>
      <w:r>
        <w:fldChar w:fldCharType="begin"/>
      </w:r>
      <w:r>
        <w:instrText xml:space="preserve"> SEQ Figure \* ARABIC </w:instrText>
      </w:r>
      <w:r>
        <w:fldChar w:fldCharType="separate"/>
      </w:r>
      <w:r w:rsidR="00D7476B">
        <w:rPr>
          <w:noProof/>
        </w:rPr>
        <w:t>14</w:t>
      </w:r>
      <w:r>
        <w:fldChar w:fldCharType="end"/>
      </w:r>
      <w:bookmarkEnd w:id="69"/>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C05E7">
        <w:rPr>
          <w:rFonts w:ascii="Courier New" w:hAnsi="Courier New" w:cs="Courier New"/>
          <w:i/>
        </w:rPr>
        <w:t>data</w:t>
      </w:r>
      <w:r w:rsidR="004E55DB">
        <w:t xml:space="preserve"> directory, now the data preparation process is described</w:t>
      </w:r>
      <w:r w:rsidR="00B33A63">
        <w:t>, which uses</w:t>
      </w:r>
      <w:r w:rsidR="0047561F">
        <w:t xml:space="preserve"> </w:t>
      </w:r>
      <w:r w:rsidR="00B15B8D">
        <w:t>the script</w:t>
      </w:r>
      <w:r w:rsidR="0047561F">
        <w:t xml:space="preserve"> </w:t>
      </w:r>
      <w:proofErr w:type="spellStart"/>
      <w:r w:rsidR="00D05E98" w:rsidRPr="001E12BE">
        <w:rPr>
          <w:rFonts w:ascii="Courier New" w:hAnsi="Courier New" w:cs="Courier New"/>
        </w:rPr>
        <w:t>movielens_csv_generator</w:t>
      </w:r>
      <w:r w:rsidR="001E12BE" w:rsidRPr="001E12BE">
        <w:rPr>
          <w:rFonts w:ascii="Courier New" w:hAnsi="Courier New" w:cs="Courier New"/>
        </w:rPr>
        <w:t>.ipynb</w:t>
      </w:r>
      <w:proofErr w:type="spellEnd"/>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Pr>
          <w:rFonts w:ascii="Courier New" w:hAnsi="Courier New" w:cs="Courier New"/>
          <w:i/>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w:t>
      </w:r>
      <w:r w:rsidR="00FB647B" w:rsidRPr="00FB647B">
        <w:lastRenderedPageBreak/>
        <w:t>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606E4456" w:rsidR="00C405AF" w:rsidRDefault="002F63EE" w:rsidP="002F63EE">
      <w:pPr>
        <w:pStyle w:val="Beschriftung"/>
      </w:pPr>
      <w:r>
        <w:t xml:space="preserve">Figure </w:t>
      </w:r>
      <w:r>
        <w:fldChar w:fldCharType="begin"/>
      </w:r>
      <w:r>
        <w:instrText xml:space="preserve"> SEQ Figure \* ARABIC </w:instrText>
      </w:r>
      <w:r>
        <w:fldChar w:fldCharType="separate"/>
      </w:r>
      <w:r w:rsidR="00D7476B">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proofErr w:type="spellStart"/>
      <w:r w:rsidRPr="006A78F3">
        <w:rPr>
          <w:i/>
        </w:rPr>
        <w:t>user_id</w:t>
      </w:r>
      <w:proofErr w:type="spellEnd"/>
      <w:r w:rsidR="008949A8">
        <w:t xml:space="preserve"> (sparse)</w:t>
      </w:r>
    </w:p>
    <w:p w14:paraId="3D670DBC" w14:textId="197024C5" w:rsidR="00664E8B" w:rsidRDefault="00664E8B" w:rsidP="00754046">
      <w:pPr>
        <w:pStyle w:val="Listenabsatz"/>
        <w:numPr>
          <w:ilvl w:val="0"/>
          <w:numId w:val="23"/>
        </w:numPr>
      </w:pPr>
      <w:proofErr w:type="spellStart"/>
      <w:r w:rsidRPr="006A78F3">
        <w:rPr>
          <w:i/>
        </w:rPr>
        <w:t>movie_id</w:t>
      </w:r>
      <w:proofErr w:type="spellEnd"/>
      <w:r w:rsidR="008949A8">
        <w:t xml:space="preserve"> (sparse)</w:t>
      </w:r>
    </w:p>
    <w:p w14:paraId="00F4ED91" w14:textId="3938F70A" w:rsidR="00664E8B" w:rsidRDefault="006A78F3" w:rsidP="00754046">
      <w:pPr>
        <w:pStyle w:val="Listenabsatz"/>
        <w:numPr>
          <w:ilvl w:val="0"/>
          <w:numId w:val="23"/>
        </w:numPr>
      </w:pPr>
      <w:proofErr w:type="spellStart"/>
      <w:r>
        <w:rPr>
          <w:i/>
        </w:rPr>
        <w:t>raw_</w:t>
      </w:r>
      <w:r w:rsidR="008E37EA" w:rsidRPr="006A78F3">
        <w:rPr>
          <w:i/>
        </w:rPr>
        <w:t>user_age</w:t>
      </w:r>
      <w:proofErr w:type="spellEnd"/>
      <w:r w:rsidR="00341071">
        <w:t xml:space="preserve"> (dense)</w:t>
      </w:r>
    </w:p>
    <w:p w14:paraId="13EBEE57" w14:textId="4FC64411" w:rsidR="008E37EA" w:rsidRDefault="008E37EA" w:rsidP="00754046">
      <w:pPr>
        <w:pStyle w:val="Listenabsatz"/>
        <w:numPr>
          <w:ilvl w:val="0"/>
          <w:numId w:val="23"/>
        </w:numPr>
      </w:pPr>
      <w:proofErr w:type="spellStart"/>
      <w:r w:rsidRPr="006A78F3">
        <w:rPr>
          <w:i/>
        </w:rPr>
        <w:t>user_gender</w:t>
      </w:r>
      <w:proofErr w:type="spellEnd"/>
      <w:r w:rsidR="00341071">
        <w:t xml:space="preserve"> (dense)</w:t>
      </w:r>
    </w:p>
    <w:p w14:paraId="67570A74" w14:textId="3AAC2A75" w:rsidR="008E37EA" w:rsidRDefault="008E37EA" w:rsidP="00754046">
      <w:pPr>
        <w:pStyle w:val="Listenabsatz"/>
        <w:numPr>
          <w:ilvl w:val="0"/>
          <w:numId w:val="23"/>
        </w:numPr>
      </w:pPr>
      <w:proofErr w:type="spellStart"/>
      <w:r w:rsidRPr="006A78F3">
        <w:rPr>
          <w:i/>
        </w:rPr>
        <w:t>user_occupation</w:t>
      </w:r>
      <w:proofErr w:type="spellEnd"/>
      <w:r w:rsidR="00341071">
        <w:t xml:space="preserve"> (dense)</w:t>
      </w:r>
    </w:p>
    <w:p w14:paraId="79E58F82" w14:textId="6DA6A0A5" w:rsidR="007B2A3E" w:rsidRDefault="007B2A3E" w:rsidP="00754046">
      <w:pPr>
        <w:pStyle w:val="Listenabsatz"/>
        <w:numPr>
          <w:ilvl w:val="0"/>
          <w:numId w:val="23"/>
        </w:numPr>
      </w:pPr>
      <w:proofErr w:type="spellStart"/>
      <w:r w:rsidRPr="006A78F3">
        <w:rPr>
          <w:i/>
        </w:rPr>
        <w:t>user_rating</w:t>
      </w:r>
      <w:proofErr w:type="spellEnd"/>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proofErr w:type="spellStart"/>
      <w:r w:rsidR="00F00B45">
        <w:rPr>
          <w:i/>
        </w:rPr>
        <w:t>raw_user_age</w:t>
      </w:r>
      <w:proofErr w:type="spellEnd"/>
      <w:r w:rsidR="00507541">
        <w:t xml:space="preserve">, which is continuous. </w:t>
      </w:r>
      <w:r w:rsidR="00A70FBC">
        <w:t xml:space="preserve">In order to </w:t>
      </w:r>
      <w:r w:rsidR="00F96CA5">
        <w:t xml:space="preserve">make </w:t>
      </w:r>
      <w:proofErr w:type="spellStart"/>
      <w:r w:rsidR="00F96CA5">
        <w:rPr>
          <w:i/>
        </w:rPr>
        <w:t>raw_user_age</w:t>
      </w:r>
      <w:proofErr w:type="spellEnd"/>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70" w:name="_Ref109301029"/>
      <w:r>
        <w:t xml:space="preserve">Table </w:t>
      </w:r>
      <w:r>
        <w:fldChar w:fldCharType="begin"/>
      </w:r>
      <w:r>
        <w:instrText xml:space="preserve"> SEQ Table \* ARABIC </w:instrText>
      </w:r>
      <w:r>
        <w:fldChar w:fldCharType="separate"/>
      </w:r>
      <w:r>
        <w:rPr>
          <w:noProof/>
        </w:rPr>
        <w:t>3</w:t>
      </w:r>
      <w:r>
        <w:fldChar w:fldCharType="end"/>
      </w:r>
      <w:bookmarkEnd w:id="70"/>
      <w:r>
        <w:t>: Age cohorts</w:t>
      </w:r>
    </w:p>
    <w:tbl>
      <w:tblPr>
        <w:tblStyle w:val="Tabellenraster"/>
        <w:tblW w:w="0" w:type="auto"/>
        <w:tblLook w:val="04A0" w:firstRow="1" w:lastRow="0" w:firstColumn="1" w:lastColumn="0" w:noHBand="0" w:noVBand="1"/>
      </w:tblPr>
      <w:tblGrid>
        <w:gridCol w:w="1384"/>
        <w:gridCol w:w="796"/>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lastRenderedPageBreak/>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2ACE7804" w:rsidR="00A14610" w:rsidRDefault="006A68C7" w:rsidP="006A68C7">
      <w:pPr>
        <w:pStyle w:val="Beschriftung"/>
      </w:pPr>
      <w:bookmarkStart w:id="71" w:name="_Ref109302731"/>
      <w:bookmarkStart w:id="72" w:name="_Ref109302704"/>
      <w:r>
        <w:t xml:space="preserve">Figure </w:t>
      </w:r>
      <w:r>
        <w:fldChar w:fldCharType="begin"/>
      </w:r>
      <w:r>
        <w:instrText xml:space="preserve"> SEQ Figure \* ARABIC </w:instrText>
      </w:r>
      <w:r>
        <w:fldChar w:fldCharType="separate"/>
      </w:r>
      <w:r w:rsidR="00D7476B">
        <w:rPr>
          <w:noProof/>
        </w:rPr>
        <w:t>16</w:t>
      </w:r>
      <w:r>
        <w:fldChar w:fldCharType="end"/>
      </w:r>
      <w:bookmarkEnd w:id="71"/>
      <w:r>
        <w:t>: Pipeline dataset</w:t>
      </w:r>
      <w:bookmarkEnd w:id="72"/>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92622C">
        <w:rPr>
          <w:rFonts w:ascii="Courier New" w:hAnsi="Courier New" w:cs="Courier New"/>
          <w:i/>
        </w:rPr>
        <w:t>recommender-systems</w:t>
      </w:r>
      <w:r w:rsidR="00CF2C00">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r>
        <w:t>Recommender System</w:t>
      </w:r>
      <w:bookmarkEnd w:id="66"/>
    </w:p>
    <w:p w14:paraId="4C32BDE4" w14:textId="26943321" w:rsidR="00F57194" w:rsidRDefault="00002051" w:rsidP="000E7ACA">
      <w:pPr>
        <w:pStyle w:val="berschrift3"/>
      </w:pPr>
      <w:bookmarkStart w:id="73" w:name="_Toc108480934"/>
      <w:r>
        <w:t>Tools</w:t>
      </w:r>
      <w:bookmarkEnd w:id="73"/>
    </w:p>
    <w:p w14:paraId="3646700D" w14:textId="2861B6E1" w:rsidR="00645E36" w:rsidRDefault="00645E36" w:rsidP="00002051">
      <w:pPr>
        <w:pStyle w:val="berschrift3"/>
      </w:pPr>
      <w:bookmarkStart w:id="74" w:name="_Toc108480935"/>
      <w:r>
        <w:t>Implementation</w:t>
      </w:r>
      <w:bookmarkEnd w:id="74"/>
    </w:p>
    <w:p w14:paraId="47B1AA8F" w14:textId="609BF6C6" w:rsidR="00005675" w:rsidRDefault="003B6A8B" w:rsidP="00005675">
      <w:r>
        <w:rPr>
          <w:b/>
        </w:rPr>
        <w:t>Data</w:t>
      </w:r>
      <w:r>
        <w:t xml:space="preserve">. </w:t>
      </w:r>
    </w:p>
    <w:p w14:paraId="45747433" w14:textId="331D48B6" w:rsidR="00ED70E7" w:rsidRPr="003B6A8B" w:rsidRDefault="003B6A8B" w:rsidP="00005675">
      <w:r>
        <w:rPr>
          <w:b/>
        </w:rPr>
        <w:t>Recommender System</w:t>
      </w:r>
      <w:r>
        <w:t xml:space="preserve">. </w:t>
      </w:r>
      <w:r w:rsidR="00053BB1">
        <w:t xml:space="preserve">The product of this </w:t>
      </w:r>
      <w:r w:rsidR="00F35A07">
        <w:t xml:space="preserve">component is </w:t>
      </w:r>
      <w:r w:rsidR="00DD4C2D" w:rsidRPr="00C94C2D">
        <w:rPr>
          <w:i/>
          <w:iCs/>
        </w:rPr>
        <w:t>recommender_system.py</w:t>
      </w:r>
      <w:r w:rsidR="00ED70E7">
        <w:t>.</w:t>
      </w:r>
    </w:p>
    <w:p w14:paraId="441A10EA" w14:textId="1BAC5202" w:rsidR="00002051" w:rsidRPr="00002051" w:rsidRDefault="0079433C" w:rsidP="00002051">
      <w:pPr>
        <w:pStyle w:val="berschrift3"/>
      </w:pPr>
      <w:bookmarkStart w:id="75" w:name="_Toc108480936"/>
      <w:r>
        <w:lastRenderedPageBreak/>
        <w:t>(</w:t>
      </w:r>
      <w:r w:rsidR="00645E36">
        <w:t>Challenges</w:t>
      </w:r>
      <w:bookmarkEnd w:id="75"/>
      <w:r>
        <w:t>)</w:t>
      </w:r>
    </w:p>
    <w:p w14:paraId="07431526" w14:textId="04A4297C" w:rsidR="00DC5696" w:rsidRDefault="00DC5696" w:rsidP="00DC5696">
      <w:pPr>
        <w:pStyle w:val="berschrift2"/>
      </w:pPr>
      <w:bookmarkStart w:id="76" w:name="_Toc108480937"/>
      <w:r>
        <w:t>Concept Drift Awareness</w:t>
      </w:r>
      <w:bookmarkEnd w:id="76"/>
    </w:p>
    <w:p w14:paraId="5510F50E" w14:textId="7CC098A5" w:rsidR="00DC5696" w:rsidRPr="00DC5696" w:rsidRDefault="00DC5696" w:rsidP="00DC5696">
      <w:pPr>
        <w:pStyle w:val="berschrift2"/>
      </w:pPr>
      <w:bookmarkStart w:id="77" w:name="_Toc108480938"/>
      <w:r>
        <w:t>MLOps Pipeline</w:t>
      </w:r>
      <w:bookmarkEnd w:id="77"/>
    </w:p>
    <w:p w14:paraId="7D0D4C9B" w14:textId="2572CCE6" w:rsidR="00296067" w:rsidRDefault="00296067" w:rsidP="00296067">
      <w:pPr>
        <w:pStyle w:val="berschrift1"/>
      </w:pPr>
      <w:bookmarkStart w:id="78" w:name="_Toc108480939"/>
      <w:r>
        <w:lastRenderedPageBreak/>
        <w:t>Evaluation</w:t>
      </w:r>
      <w:bookmarkEnd w:id="78"/>
    </w:p>
    <w:p w14:paraId="7128DE15" w14:textId="4CFFDC76" w:rsidR="00296067" w:rsidRPr="00296067" w:rsidRDefault="00296067" w:rsidP="00296067">
      <w:pPr>
        <w:pStyle w:val="berschrift1"/>
      </w:pPr>
      <w:bookmarkStart w:id="79" w:name="_Toc108480940"/>
      <w:r>
        <w:lastRenderedPageBreak/>
        <w:t>Conclusion</w:t>
      </w:r>
      <w:bookmarkEnd w:id="79"/>
    </w:p>
    <w:p w14:paraId="5282B445" w14:textId="0CDFB9CE" w:rsidR="0025063D" w:rsidRPr="00721A18" w:rsidRDefault="004150CB" w:rsidP="0025063D">
      <w:pPr>
        <w:pStyle w:val="berschrift2"/>
      </w:pPr>
      <w:bookmarkStart w:id="80" w:name="_Toc108480941"/>
      <w:r w:rsidRPr="00721A18">
        <w:t>Design Science Research</w:t>
      </w:r>
      <w:bookmarkEnd w:id="80"/>
    </w:p>
    <w:p w14:paraId="4AEB0AE5" w14:textId="0C45A4C3" w:rsidR="00284FA6" w:rsidRDefault="001946A1" w:rsidP="00D520F3">
      <w:pPr>
        <w:pStyle w:val="berschrift2"/>
      </w:pPr>
      <w:bookmarkStart w:id="81" w:name="_Toc108480942"/>
      <w:r w:rsidRPr="00721A18">
        <w:t>Recommender Systems</w:t>
      </w:r>
      <w:bookmarkEnd w:id="81"/>
    </w:p>
    <w:p w14:paraId="2EC9CDAE" w14:textId="75D0688B" w:rsidR="00082B2C" w:rsidRDefault="0091617C" w:rsidP="0091617C">
      <w:pPr>
        <w:pStyle w:val="berschrift3"/>
      </w:pPr>
      <w:bookmarkStart w:id="82" w:name="_Toc108480943"/>
      <w:r>
        <w:t>Overview</w:t>
      </w:r>
      <w:bookmarkEnd w:id="82"/>
    </w:p>
    <w:p w14:paraId="6E4F1E5E" w14:textId="0C51300C" w:rsidR="00D520F3" w:rsidRPr="00D520F3" w:rsidRDefault="00D520F3" w:rsidP="00D520F3"/>
    <w:p w14:paraId="5236F2B1" w14:textId="77777777" w:rsidR="0091617C" w:rsidRPr="0091617C" w:rsidRDefault="0091617C" w:rsidP="0091617C"/>
    <w:p w14:paraId="4AEB0C0B" w14:textId="2A6ADC31" w:rsidR="00284FA6" w:rsidRPr="00721A18" w:rsidRDefault="00383561">
      <w:pPr>
        <w:pStyle w:val="berschrift1"/>
      </w:pPr>
      <w:bookmarkStart w:id="83" w:name="_Toc108480944"/>
      <w:r w:rsidRPr="00721A18">
        <w:lastRenderedPageBreak/>
        <w:t>Conclusion and Outlook</w:t>
      </w:r>
      <w:bookmarkEnd w:id="83"/>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4935A676" w:rsidR="00284FA6" w:rsidRPr="00721A18" w:rsidRDefault="00284FA6">
      <w:pPr>
        <w:pStyle w:val="berschrift1"/>
        <w:numPr>
          <w:ilvl w:val="0"/>
          <w:numId w:val="0"/>
        </w:numPr>
      </w:pPr>
      <w:bookmarkStart w:id="84" w:name="_Ref491742270"/>
      <w:bookmarkStart w:id="85" w:name="_Ref491742277"/>
      <w:bookmarkStart w:id="86" w:name="_Toc108480945"/>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84"/>
      <w:bookmarkEnd w:id="85"/>
      <w:bookmarkEnd w:id="86"/>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3D9E2ACD" w:rsidR="00284FA6" w:rsidRPr="00721A18" w:rsidRDefault="00284FA6">
      <w:pPr>
        <w:pStyle w:val="berschrift2"/>
        <w:numPr>
          <w:ilvl w:val="0"/>
          <w:numId w:val="0"/>
        </w:numPr>
      </w:pPr>
      <w:bookmarkStart w:id="87" w:name="_Toc108480946"/>
      <w:r w:rsidRPr="00721A18">
        <w:t xml:space="preserve">A.1 </w:t>
      </w:r>
      <w:proofErr w:type="spellStart"/>
      <w:r w:rsidRPr="00721A18">
        <w:t>Literaturarbeiten</w:t>
      </w:r>
      <w:bookmarkEnd w:id="87"/>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471F6C79" w:rsidR="00284FA6" w:rsidRPr="00721A18" w:rsidRDefault="00284FA6">
      <w:pPr>
        <w:pStyle w:val="berschrift2"/>
        <w:numPr>
          <w:ilvl w:val="0"/>
          <w:numId w:val="0"/>
        </w:numPr>
      </w:pPr>
      <w:bookmarkStart w:id="88" w:name="_Toc108480947"/>
      <w:r w:rsidRPr="00721A18">
        <w:t xml:space="preserve">A.2 </w:t>
      </w:r>
      <w:proofErr w:type="spellStart"/>
      <w:r w:rsidRPr="00721A18">
        <w:t>Systementwicklungen</w:t>
      </w:r>
      <w:bookmarkEnd w:id="88"/>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52DB72C6" w:rsidR="00284FA6" w:rsidRPr="00721A18" w:rsidRDefault="00284FA6">
      <w:pPr>
        <w:pStyle w:val="berschrift1"/>
        <w:numPr>
          <w:ilvl w:val="0"/>
          <w:numId w:val="0"/>
        </w:numPr>
      </w:pPr>
      <w:bookmarkStart w:id="89" w:name="_Toc108480948"/>
      <w:proofErr w:type="spellStart"/>
      <w:r w:rsidRPr="00721A18">
        <w:lastRenderedPageBreak/>
        <w:t>Anhang</w:t>
      </w:r>
      <w:proofErr w:type="spellEnd"/>
      <w:r w:rsidRPr="00721A18">
        <w:t xml:space="preserve"> B: </w:t>
      </w:r>
      <w:proofErr w:type="spellStart"/>
      <w:r w:rsidRPr="00721A18">
        <w:t>Formatvorlagen</w:t>
      </w:r>
      <w:bookmarkEnd w:id="89"/>
      <w:proofErr w:type="spellEnd"/>
    </w:p>
    <w:p w14:paraId="4AEB0C7A" w14:textId="5588CD3D" w:rsidR="00284FA6" w:rsidRPr="00721A18" w:rsidRDefault="00284FA6">
      <w:pPr>
        <w:sectPr w:rsidR="00284FA6" w:rsidRPr="00721A18">
          <w:headerReference w:type="default" r:id="rId26"/>
          <w:headerReference w:type="first" r:id="rId27"/>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90" w:name="_Toc108480949"/>
      <w:r w:rsidRPr="00721A18">
        <w:lastRenderedPageBreak/>
        <w:t>Index</w:t>
      </w:r>
      <w:bookmarkEnd w:id="90"/>
    </w:p>
    <w:p w14:paraId="4AEB0C7C" w14:textId="77777777" w:rsidR="00824316" w:rsidRPr="00721A18" w:rsidRDefault="00284FA6">
      <w:pPr>
        <w:rPr>
          <w:noProof/>
        </w:rPr>
        <w:sectPr w:rsidR="00824316" w:rsidRPr="00721A18" w:rsidSect="00824316">
          <w:headerReference w:type="first" r:id="rId28"/>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54B5C0A2" w14:textId="77777777" w:rsidR="00A130B2" w:rsidRDefault="00B32AE3" w:rsidP="00A130B2">
          <w:pPr>
            <w:pStyle w:val="CitaviBibliographyHeading"/>
          </w:pPr>
          <w:r>
            <w:fldChar w:fldCharType="begin"/>
          </w:r>
          <w:r>
            <w:instrText>ADDIN CitaviBibliography</w:instrText>
          </w:r>
          <w:r>
            <w:fldChar w:fldCharType="separate"/>
          </w:r>
          <w:r w:rsidR="00A130B2">
            <w:t>References</w:t>
          </w:r>
        </w:p>
        <w:p w14:paraId="32886664" w14:textId="77777777" w:rsidR="00A130B2" w:rsidRDefault="00A130B2" w:rsidP="00A130B2">
          <w:pPr>
            <w:pStyle w:val="CitaviBibliographyEntry"/>
          </w:pPr>
          <w:bookmarkStart w:id="91" w:name="_CTVL001bf7be05068d34d3d83f8ebfe6e564de7"/>
          <w:r>
            <w:t>Aggarwal, C. C. (2016).</w:t>
          </w:r>
          <w:bookmarkEnd w:id="91"/>
          <w:r>
            <w:t xml:space="preserve"> </w:t>
          </w:r>
          <w:r w:rsidRPr="00A130B2">
            <w:rPr>
              <w:i/>
            </w:rPr>
            <w:t>Recommender Systems: The Textbook</w:t>
          </w:r>
          <w:r w:rsidRPr="00A130B2">
            <w:t xml:space="preserve">. Cham: Springer International Publishing. </w:t>
          </w:r>
        </w:p>
        <w:p w14:paraId="36D9A57D" w14:textId="77777777" w:rsidR="00A130B2" w:rsidRDefault="00A130B2" w:rsidP="00A130B2">
          <w:pPr>
            <w:pStyle w:val="CitaviBibliographyEntry"/>
          </w:pPr>
          <w:bookmarkStart w:id="92" w:name="_CTVL001ef9eb371e62945e8834e93cbf9af643e"/>
          <w:r>
            <w:t>Algorithmia.</w:t>
          </w:r>
          <w:bookmarkEnd w:id="92"/>
          <w:r>
            <w:t xml:space="preserve"> </w:t>
          </w:r>
          <w:r w:rsidRPr="00A130B2">
            <w:rPr>
              <w:i/>
            </w:rPr>
            <w:t>2020 state of enterprise machine learning</w:t>
          </w:r>
          <w:r w:rsidRPr="00A130B2">
            <w:t xml:space="preserve">. Retrieved from https://info.algorithmia.com/hubfs/2019/Whitepapers/The-State-of-Enterprise-ML-2020/Algorithmia_2020_State_of_Enterprise_ML.pdf </w:t>
          </w:r>
        </w:p>
        <w:p w14:paraId="14E5DD55" w14:textId="77777777" w:rsidR="00A130B2" w:rsidRDefault="00A130B2" w:rsidP="00A130B2">
          <w:pPr>
            <w:pStyle w:val="CitaviBibliographyEntry"/>
          </w:pPr>
          <w:bookmarkStart w:id="93" w:name="_CTVL001919eee7a1c16499caea3e4511e683d97"/>
          <w:proofErr w:type="spellStart"/>
          <w:r>
            <w:t>Alla</w:t>
          </w:r>
          <w:proofErr w:type="spellEnd"/>
          <w:r>
            <w:t xml:space="preserve">, S., &amp; </w:t>
          </w:r>
          <w:proofErr w:type="spellStart"/>
          <w:r>
            <w:t>Adari</w:t>
          </w:r>
          <w:proofErr w:type="spellEnd"/>
          <w:r>
            <w:t>, S. K. (2021).</w:t>
          </w:r>
          <w:bookmarkEnd w:id="93"/>
          <w:r>
            <w:t xml:space="preserve"> </w:t>
          </w:r>
          <w:r w:rsidRPr="00A130B2">
            <w:rPr>
              <w:i/>
            </w:rPr>
            <w:t>Beginning MLOps with MLFlow</w:t>
          </w:r>
          <w:r w:rsidRPr="00A130B2">
            <w:t xml:space="preserve">. Springer. </w:t>
          </w:r>
        </w:p>
        <w:p w14:paraId="55658BA4" w14:textId="77777777" w:rsidR="00A130B2" w:rsidRDefault="00A130B2" w:rsidP="00A130B2">
          <w:pPr>
            <w:pStyle w:val="CitaviBibliographyEntry"/>
          </w:pPr>
          <w:bookmarkStart w:id="94"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94"/>
          <w:r>
            <w:t xml:space="preserve"> </w:t>
          </w:r>
          <w:proofErr w:type="spellStart"/>
          <w:r w:rsidRPr="00A130B2">
            <w:rPr>
              <w:i/>
            </w:rPr>
            <w:t>Kybernetes</w:t>
          </w:r>
          <w:proofErr w:type="spellEnd"/>
          <w:r w:rsidRPr="00A130B2">
            <w:t xml:space="preserve">, </w:t>
          </w:r>
          <w:r w:rsidRPr="00A130B2">
            <w:rPr>
              <w:i/>
            </w:rPr>
            <w:t>47</w:t>
          </w:r>
          <w:r w:rsidRPr="00A130B2">
            <w:t>(5), 985–1017. https://doi.org/10.1108/K-06-2017-0196</w:t>
          </w:r>
        </w:p>
        <w:p w14:paraId="219F4C66" w14:textId="77777777" w:rsidR="00A130B2" w:rsidRDefault="00A130B2" w:rsidP="00A130B2">
          <w:pPr>
            <w:pStyle w:val="CitaviBibliographyEntry"/>
          </w:pPr>
          <w:bookmarkStart w:id="95" w:name="_CTVL001c80a14e85177455ba24180869b32b913"/>
          <w:r>
            <w:t>Apache Software Foundation (n.d.). Airflow. Retrieved from https://airflow.apache.org/</w:t>
          </w:r>
        </w:p>
        <w:p w14:paraId="06FCAD32" w14:textId="77777777" w:rsidR="00A130B2" w:rsidRDefault="00A130B2" w:rsidP="00A130B2">
          <w:pPr>
            <w:pStyle w:val="CitaviBibliographyEntry"/>
          </w:pPr>
          <w:bookmarkStart w:id="96" w:name="_CTVL001fd47c7fdc1ee495ab5f08ee97bc58ac8"/>
          <w:bookmarkEnd w:id="95"/>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0ADA3867" w14:textId="77777777" w:rsidR="00A130B2" w:rsidRDefault="00A130B2" w:rsidP="00A130B2">
          <w:pPr>
            <w:pStyle w:val="CitaviBibliographyEntry"/>
          </w:pPr>
          <w:bookmarkStart w:id="97" w:name="_CTVL001158273169e054b2daed4a28cb665123f"/>
          <w:bookmarkEnd w:id="96"/>
          <w:proofErr w:type="spellStart"/>
          <w:r>
            <w:t>Baena-Garcıa</w:t>
          </w:r>
          <w:proofErr w:type="spellEnd"/>
          <w:r>
            <w:t xml:space="preserve">, M., Del Campo-Ávila, J., </w:t>
          </w:r>
          <w:proofErr w:type="spellStart"/>
          <w:r>
            <w:t>Fidalgo</w:t>
          </w:r>
          <w:proofErr w:type="spellEnd"/>
          <w:r>
            <w:t xml:space="preserve">, R., </w:t>
          </w:r>
          <w:proofErr w:type="spellStart"/>
          <w:r>
            <w:t>Bifet</w:t>
          </w:r>
          <w:proofErr w:type="spellEnd"/>
          <w:r>
            <w:t xml:space="preserve">, A., </w:t>
          </w:r>
          <w:proofErr w:type="spellStart"/>
          <w:r>
            <w:t>Gavalda</w:t>
          </w:r>
          <w:proofErr w:type="spellEnd"/>
          <w:r>
            <w:t>, R., &amp; Morales-Bueno, R. (2006). Early drift detection method. In</w:t>
          </w:r>
          <w:bookmarkEnd w:id="97"/>
          <w:r>
            <w:t xml:space="preserve"> </w:t>
          </w:r>
          <w:r w:rsidRPr="00A130B2">
            <w:rPr>
              <w:i/>
            </w:rPr>
            <w:t>Fourth international workshop on knowledge discovery from data streams</w:t>
          </w:r>
          <w:r w:rsidRPr="00A130B2">
            <w:t>.</w:t>
          </w:r>
        </w:p>
        <w:p w14:paraId="6061D2DE" w14:textId="77777777" w:rsidR="00A130B2" w:rsidRDefault="00A130B2" w:rsidP="00A130B2">
          <w:pPr>
            <w:pStyle w:val="CitaviBibliographyEntry"/>
          </w:pPr>
          <w:bookmarkStart w:id="98" w:name="_CTVL001b684d2f5565d4f0aaf008928c14fa66d"/>
          <w:r>
            <w:t>Baker, T. (2019).</w:t>
          </w:r>
          <w:bookmarkEnd w:id="98"/>
          <w:r>
            <w:t xml:space="preserve"> </w:t>
          </w:r>
          <w:r w:rsidRPr="00A130B2">
            <w:rPr>
              <w:i/>
            </w:rPr>
            <w:t>Smarter Humans. Smarter Machines.</w:t>
          </w:r>
          <w:r w:rsidRPr="00A130B2">
            <w:t xml:space="preserve"> Retrieved from Refinitiv website: https://www.refinitiv.com/en/resources/special-report/refinitiv-2019-artificial-intelligence-machine-learning-global-study </w:t>
          </w:r>
        </w:p>
        <w:p w14:paraId="75FA1957" w14:textId="77777777" w:rsidR="00A130B2" w:rsidRDefault="00A130B2" w:rsidP="00A130B2">
          <w:pPr>
            <w:pStyle w:val="CitaviBibliographyEntry"/>
          </w:pPr>
          <w:bookmarkStart w:id="99"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99"/>
          <w:r>
            <w:t xml:space="preserve"> </w:t>
          </w:r>
          <w:r w:rsidRPr="00A130B2">
            <w:rPr>
              <w:i/>
            </w:rPr>
            <w:t xml:space="preserve">Proceedings of the 23rd ACM SIGKDD International Conference on Knowledge Discovery and Data Mining </w:t>
          </w:r>
          <w:r w:rsidRPr="00A130B2">
            <w:t>(pp. 1387–1395). New York, NY, USA: ACM. https://doi.org/10.1145/3097983.3098021</w:t>
          </w:r>
        </w:p>
        <w:p w14:paraId="437F032D" w14:textId="77777777" w:rsidR="00A130B2" w:rsidRDefault="00A130B2" w:rsidP="00A130B2">
          <w:pPr>
            <w:pStyle w:val="CitaviBibliographyEntry"/>
          </w:pPr>
          <w:bookmarkStart w:id="100" w:name="_CTVL001b47bf1972e3f414bbc935ff06fc7caec"/>
          <w:r>
            <w:t xml:space="preserve">Bennett, J., Lanning, S., &amp; others (2007). The </w:t>
          </w:r>
          <w:proofErr w:type="spellStart"/>
          <w:r>
            <w:t>netflix</w:t>
          </w:r>
          <w:proofErr w:type="spellEnd"/>
          <w:r>
            <w:t xml:space="preserve"> prize. In</w:t>
          </w:r>
          <w:bookmarkEnd w:id="100"/>
          <w:r>
            <w:t xml:space="preserve"> </w:t>
          </w:r>
          <w:r w:rsidRPr="00A130B2">
            <w:rPr>
              <w:i/>
            </w:rPr>
            <w:t xml:space="preserve">Proceedings of KDD cup and workshop. </w:t>
          </w:r>
          <w:r w:rsidRPr="00A130B2">
            <w:t xml:space="preserve">Symposium conducted at the meeting of </w:t>
          </w:r>
          <w:proofErr w:type="spellStart"/>
          <w:r w:rsidRPr="00A130B2">
            <w:t>Citeseer</w:t>
          </w:r>
          <w:proofErr w:type="spellEnd"/>
          <w:r w:rsidRPr="00A130B2">
            <w:t>.</w:t>
          </w:r>
        </w:p>
        <w:p w14:paraId="230DDA61" w14:textId="77777777" w:rsidR="00A130B2" w:rsidRDefault="00A130B2" w:rsidP="00A130B2">
          <w:pPr>
            <w:pStyle w:val="CitaviBibliographyEntry"/>
          </w:pPr>
          <w:bookmarkStart w:id="101"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101"/>
          <w:r>
            <w:t xml:space="preserve"> </w:t>
          </w:r>
          <w:r w:rsidRPr="00A130B2">
            <w:rPr>
              <w:i/>
            </w:rPr>
            <w:t>Higher-Order Factorization Machines</w:t>
          </w:r>
          <w:r w:rsidRPr="00A130B2">
            <w:t xml:space="preserve">. Retrieved from http://arxiv.org/pdf/1607.07195v2 </w:t>
          </w:r>
        </w:p>
        <w:p w14:paraId="3D630FC8" w14:textId="77777777" w:rsidR="00A130B2" w:rsidRDefault="00A130B2" w:rsidP="00A130B2">
          <w:pPr>
            <w:pStyle w:val="CitaviBibliographyEntry"/>
          </w:pPr>
          <w:bookmarkStart w:id="102"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102"/>
          <w:r>
            <w:t xml:space="preserve"> </w:t>
          </w:r>
          <w:r w:rsidRPr="00A130B2">
            <w:rPr>
              <w:i/>
            </w:rPr>
            <w:t>Polynomial Networks and Factorization Machines: New Insights and Efficient Training Algorithms</w:t>
          </w:r>
          <w:r w:rsidRPr="00A130B2">
            <w:t xml:space="preserve">. Retrieved from http://arxiv.org/pdf/1607.08810v1 </w:t>
          </w:r>
        </w:p>
        <w:p w14:paraId="6F0BD840" w14:textId="77777777" w:rsidR="00A130B2" w:rsidRDefault="00A130B2" w:rsidP="00A130B2">
          <w:pPr>
            <w:pStyle w:val="CitaviBibliographyEntry"/>
          </w:pPr>
          <w:bookmarkStart w:id="103" w:name="_CTVL001fbc9ffd86716462b83884eb5f60782e7"/>
          <w:r>
            <w:t>Cai, L., &amp; Zhu, Y. (2015). The Challenges of Data Quality and Data Quality Assessment in the Big Data Era.</w:t>
          </w:r>
          <w:bookmarkEnd w:id="103"/>
          <w:r>
            <w:t xml:space="preserve"> </w:t>
          </w:r>
          <w:r w:rsidRPr="00A130B2">
            <w:rPr>
              <w:i/>
            </w:rPr>
            <w:t>Data Science Journal</w:t>
          </w:r>
          <w:r w:rsidRPr="00A130B2">
            <w:t xml:space="preserve">, </w:t>
          </w:r>
          <w:r w:rsidRPr="00A130B2">
            <w:rPr>
              <w:i/>
            </w:rPr>
            <w:t>14</w:t>
          </w:r>
          <w:r w:rsidRPr="00A130B2">
            <w:t>(0), 2. https://doi.org/10.5334/dsj-2015-002</w:t>
          </w:r>
        </w:p>
        <w:p w14:paraId="71B43AAD" w14:textId="77777777" w:rsidR="00A130B2" w:rsidRDefault="00A130B2" w:rsidP="00A130B2">
          <w:pPr>
            <w:pStyle w:val="CitaviBibliographyEntry"/>
          </w:pPr>
          <w:bookmarkStart w:id="104" w:name="_CTVL0012e1b3234f86f45b88caca3262c856813"/>
          <w:proofErr w:type="spellStart"/>
          <w:r>
            <w:t>Charniak</w:t>
          </w:r>
          <w:proofErr w:type="spellEnd"/>
          <w:r>
            <w:t>, E. (2019).</w:t>
          </w:r>
          <w:bookmarkEnd w:id="104"/>
          <w:r>
            <w:t xml:space="preserve"> </w:t>
          </w:r>
          <w:r w:rsidRPr="00A130B2">
            <w:rPr>
              <w:i/>
            </w:rPr>
            <w:t>Introduction to Deep Learning</w:t>
          </w:r>
          <w:r w:rsidRPr="00A130B2">
            <w:t xml:space="preserve">. The MIT Press. </w:t>
          </w:r>
        </w:p>
        <w:p w14:paraId="6180A5C4" w14:textId="77777777" w:rsidR="00A130B2" w:rsidRDefault="00A130B2" w:rsidP="00A130B2">
          <w:pPr>
            <w:pStyle w:val="CitaviBibliographyEntry"/>
          </w:pPr>
          <w:bookmarkStart w:id="105"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105"/>
          <w:r>
            <w:t xml:space="preserve"> </w:t>
          </w:r>
          <w:r w:rsidRPr="00A130B2">
            <w:rPr>
              <w:i/>
            </w:rPr>
            <w:t>Radiology</w:t>
          </w:r>
          <w:r w:rsidRPr="00A130B2">
            <w:t xml:space="preserve">, </w:t>
          </w:r>
          <w:r w:rsidRPr="00A130B2">
            <w:rPr>
              <w:i/>
            </w:rPr>
            <w:t>288</w:t>
          </w:r>
          <w:r w:rsidRPr="00A130B2">
            <w:t>(2), 318–328. https://doi.org/10.1148/radiol.2018171820</w:t>
          </w:r>
        </w:p>
        <w:p w14:paraId="54343352" w14:textId="77777777" w:rsidR="00A130B2" w:rsidRDefault="00A130B2" w:rsidP="00A130B2">
          <w:pPr>
            <w:pStyle w:val="CitaviBibliographyEntry"/>
          </w:pPr>
          <w:bookmarkStart w:id="106" w:name="_CTVL00197902646bc564eaaa19ebaba329abb2e"/>
          <w:r>
            <w:lastRenderedPageBreak/>
            <w:t xml:space="preserve">Chui, M., Hall, B., Singla, A., &amp; </w:t>
          </w:r>
          <w:proofErr w:type="spellStart"/>
          <w:r>
            <w:t>Sukharevsky</w:t>
          </w:r>
          <w:proofErr w:type="spellEnd"/>
          <w:r>
            <w:t>, A. (2021, December 8).</w:t>
          </w:r>
          <w:bookmarkEnd w:id="106"/>
          <w:r>
            <w:t xml:space="preserve"> </w:t>
          </w:r>
          <w:r w:rsidRPr="00A130B2">
            <w:rPr>
              <w:i/>
            </w:rPr>
            <w:t>The state of AI in 2021</w:t>
          </w:r>
          <w:r w:rsidRPr="00A130B2">
            <w:t xml:space="preserve">. Retrieved from McKinsey website: https://www.mckinsey.com/business-functions/quantumblack/our-insights/global-survey-the-state-of-ai-in-2021 </w:t>
          </w:r>
        </w:p>
        <w:p w14:paraId="38712E7F" w14:textId="77777777" w:rsidR="00A130B2" w:rsidRDefault="00A130B2" w:rsidP="00A130B2">
          <w:pPr>
            <w:pStyle w:val="CitaviBibliographyEntry"/>
          </w:pPr>
          <w:bookmarkStart w:id="107" w:name="_CTVL00149778e4f4dd14bdcaf583e52ef68d592"/>
          <w:r>
            <w:t>Columbus, L. (2017, July 9). McKinsey's State Of Machine Learning And AI, 2017.</w:t>
          </w:r>
          <w:bookmarkEnd w:id="107"/>
          <w:r>
            <w:t xml:space="preserve"> </w:t>
          </w:r>
          <w:r w:rsidRPr="00A130B2">
            <w:rPr>
              <w:i/>
            </w:rPr>
            <w:t>Forbes</w:t>
          </w:r>
          <w:r w:rsidRPr="00A130B2">
            <w:t>. Retrieved from https://www.forbes.com/sites/louiscolumbus/2017/07/09/mckinseys-state-of-machine-learning-and-ai-2017/?sh=63414b1b75b6</w:t>
          </w:r>
        </w:p>
        <w:p w14:paraId="7F37EF14" w14:textId="77777777" w:rsidR="00A130B2" w:rsidRDefault="00A130B2" w:rsidP="00A130B2">
          <w:pPr>
            <w:pStyle w:val="CitaviBibliographyEntry"/>
          </w:pPr>
          <w:bookmarkStart w:id="108"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108"/>
          <w:r>
            <w:t xml:space="preserve"> </w:t>
          </w:r>
          <w:r w:rsidRPr="00A130B2">
            <w:rPr>
              <w:i/>
            </w:rPr>
            <w:t xml:space="preserve">Proceedings of the 10th ACM Conference on Recommender Systems </w:t>
          </w:r>
          <w:r w:rsidRPr="00A130B2">
            <w:t>(pp. 191–198). New York, NY, USA: ACM. https://doi.org/10.1145/2959100.2959190</w:t>
          </w:r>
        </w:p>
        <w:p w14:paraId="270BAB66" w14:textId="77777777" w:rsidR="00A130B2" w:rsidRDefault="00A130B2" w:rsidP="00A130B2">
          <w:pPr>
            <w:pStyle w:val="CitaviBibliographyEntry"/>
          </w:pPr>
          <w:bookmarkStart w:id="109" w:name="_CTVL00150b0f86621224fbdba5efdb4653f2f67"/>
          <w:r>
            <w:t>Crowe, R. (2019). Why do I need metadata? (TensorFlow Extended). Retrieved from https://www.youtube.com/watch?v=cc1-eocgm1E</w:t>
          </w:r>
        </w:p>
        <w:p w14:paraId="005998D1" w14:textId="77777777" w:rsidR="00A130B2" w:rsidRDefault="00A130B2" w:rsidP="00A130B2">
          <w:pPr>
            <w:pStyle w:val="CitaviBibliographyEntry"/>
          </w:pPr>
          <w:bookmarkStart w:id="110" w:name="_CTVL001fb97b694f03d42c9a36caf595751ceb9"/>
          <w:bookmarkEnd w:id="109"/>
          <w:r>
            <w:t xml:space="preserve">Cunningham, W. (1993). The </w:t>
          </w:r>
          <w:proofErr w:type="spellStart"/>
          <w:r>
            <w:t>WyCash</w:t>
          </w:r>
          <w:proofErr w:type="spellEnd"/>
          <w:r>
            <w:t xml:space="preserve"> portfolio management system.</w:t>
          </w:r>
          <w:bookmarkEnd w:id="110"/>
          <w:r>
            <w:t xml:space="preserve"> </w:t>
          </w:r>
          <w:r w:rsidRPr="00A130B2">
            <w:rPr>
              <w:i/>
            </w:rPr>
            <w:t>ACM SIGPLAN OOPS Messenger</w:t>
          </w:r>
          <w:r w:rsidRPr="00A130B2">
            <w:t xml:space="preserve">, </w:t>
          </w:r>
          <w:r w:rsidRPr="00A130B2">
            <w:rPr>
              <w:i/>
            </w:rPr>
            <w:t>4</w:t>
          </w:r>
          <w:r w:rsidRPr="00A130B2">
            <w:t>(2), 29–30. https://doi.org/10.1145/157710.157715</w:t>
          </w:r>
        </w:p>
        <w:p w14:paraId="3F4DCDA6" w14:textId="77777777" w:rsidR="00A130B2" w:rsidRDefault="00A130B2" w:rsidP="00A130B2">
          <w:pPr>
            <w:pStyle w:val="CitaviBibliographyEntry"/>
          </w:pPr>
          <w:bookmarkStart w:id="111"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111"/>
          <w:r>
            <w:t xml:space="preserve"> </w:t>
          </w:r>
          <w:r w:rsidRPr="00A130B2">
            <w:rPr>
              <w:i/>
            </w:rPr>
            <w:t>ACM Transactions on Information Systems</w:t>
          </w:r>
          <w:r w:rsidRPr="00A130B2">
            <w:t xml:space="preserve">, </w:t>
          </w:r>
          <w:r w:rsidRPr="00A130B2">
            <w:rPr>
              <w:i/>
            </w:rPr>
            <w:t>39</w:t>
          </w:r>
          <w:r w:rsidRPr="00A130B2">
            <w:t>(2), 1–49. https://doi.org/10.1145/3434185</w:t>
          </w:r>
        </w:p>
        <w:p w14:paraId="55F759AE" w14:textId="77777777" w:rsidR="00A130B2" w:rsidRDefault="00A130B2" w:rsidP="00A130B2">
          <w:pPr>
            <w:pStyle w:val="CitaviBibliographyEntry"/>
          </w:pPr>
          <w:bookmarkStart w:id="112" w:name="_CTVL001830c1a9ca9254f63871238fb355a70ed"/>
          <w:r>
            <w:t>Databricks (2018). MLflow Documentation. Retrieved from https://mlflow.org/docs/latest/index.html</w:t>
          </w:r>
        </w:p>
        <w:p w14:paraId="48BB71D4" w14:textId="77777777" w:rsidR="00A130B2" w:rsidRDefault="00A130B2" w:rsidP="00A130B2">
          <w:pPr>
            <w:pStyle w:val="CitaviBibliographyEntry"/>
          </w:pPr>
          <w:bookmarkStart w:id="113" w:name="_CTVL00179925f646bbf4c4bba88881ae61c4bc5"/>
          <w:bookmarkEnd w:id="112"/>
          <w:r>
            <w:t xml:space="preserve">Denis Baylor, Kevin Haas, Konstantinos </w:t>
          </w:r>
          <w:proofErr w:type="spellStart"/>
          <w:r>
            <w:t>Katsiapis</w:t>
          </w:r>
          <w:proofErr w:type="spellEnd"/>
          <w:r>
            <w:t xml:space="preserve">, Sammy Leong, Rose Liu, Clemens </w:t>
          </w:r>
          <w:proofErr w:type="spellStart"/>
          <w:r>
            <w:t>Menwald</w:t>
          </w:r>
          <w:proofErr w:type="spellEnd"/>
          <w:r>
            <w:t xml:space="preserve">, . . . Martin </w:t>
          </w:r>
          <w:proofErr w:type="spellStart"/>
          <w:r>
            <w:t>Zinkevich</w:t>
          </w:r>
          <w:proofErr w:type="spellEnd"/>
          <w:r>
            <w:t xml:space="preserve"> (2019). Continuous Training for Production ML in the TensorFlow Extended (TFX) Platform. In</w:t>
          </w:r>
          <w:bookmarkEnd w:id="113"/>
          <w:r>
            <w:t xml:space="preserve"> </w:t>
          </w:r>
          <w:r w:rsidRPr="00A130B2">
            <w:rPr>
              <w:i/>
            </w:rPr>
            <w:t>2019 USENIX Conference on Operational Machine Learning (</w:t>
          </w:r>
          <w:proofErr w:type="spellStart"/>
          <w:r w:rsidRPr="00A130B2">
            <w:rPr>
              <w:i/>
            </w:rPr>
            <w:t>OpML</w:t>
          </w:r>
          <w:proofErr w:type="spellEnd"/>
          <w:r w:rsidRPr="00A130B2">
            <w:rPr>
              <w:i/>
            </w:rPr>
            <w:t xml:space="preserve"> 19) </w:t>
          </w:r>
          <w:r w:rsidRPr="00A130B2">
            <w:t>(pp. 51–53). Santa Clara, CA: USENIX Association. Retrieved from https://www.usenix.org/conference/opml19/presentation/baylor</w:t>
          </w:r>
        </w:p>
        <w:p w14:paraId="5BD0C948" w14:textId="77777777" w:rsidR="00A130B2" w:rsidRDefault="00A130B2" w:rsidP="00A130B2">
          <w:pPr>
            <w:pStyle w:val="CitaviBibliographyEntry"/>
          </w:pPr>
          <w:bookmarkStart w:id="114" w:name="_CTVL00178bde63258fc4478a84dc315104cb344"/>
          <w:r>
            <w:t>Deo, N. (2019).</w:t>
          </w:r>
          <w:bookmarkEnd w:id="114"/>
          <w:r>
            <w:t xml:space="preserve"> </w:t>
          </w:r>
          <w:r w:rsidRPr="00A130B2">
            <w:rPr>
              <w:i/>
            </w:rPr>
            <w:t>Graph theory: With applications to engineering &amp; computer science</w:t>
          </w:r>
          <w:r w:rsidRPr="00A130B2">
            <w:t xml:space="preserve">. </w:t>
          </w:r>
          <w:r w:rsidRPr="00A130B2">
            <w:rPr>
              <w:i/>
            </w:rPr>
            <w:t>Dover books on mathematics</w:t>
          </w:r>
          <w:r w:rsidRPr="00A130B2">
            <w:t xml:space="preserve">. Mineola, NY: Dover Publications. </w:t>
          </w:r>
        </w:p>
        <w:p w14:paraId="220D6EAA" w14:textId="77777777" w:rsidR="00A130B2" w:rsidRDefault="00A130B2" w:rsidP="00A130B2">
          <w:pPr>
            <w:pStyle w:val="CitaviBibliographyEntry"/>
          </w:pPr>
          <w:bookmarkStart w:id="115" w:name="_CTVL001e10d663035094d0dabe93aea4a76aa1d"/>
          <w:r>
            <w:t xml:space="preserve">Feng Gu, Zhang, G., </w:t>
          </w:r>
          <w:proofErr w:type="spellStart"/>
          <w:r>
            <w:t>Jie</w:t>
          </w:r>
          <w:proofErr w:type="spellEnd"/>
          <w:r>
            <w:t xml:space="preserve"> Lu, &amp; Chin-Teng Lin (2016). Concept drift detection based on equal density estimation. In</w:t>
          </w:r>
          <w:bookmarkEnd w:id="115"/>
          <w:r>
            <w:t xml:space="preserve"> </w:t>
          </w:r>
          <w:r w:rsidRPr="00A130B2">
            <w:rPr>
              <w:i/>
            </w:rPr>
            <w:t>2016 International Joint Conference on Neural Networks (IJCNN)</w:t>
          </w:r>
          <w:r w:rsidRPr="00A130B2">
            <w:t>.</w:t>
          </w:r>
        </w:p>
        <w:p w14:paraId="058D0A83" w14:textId="77777777" w:rsidR="00A130B2" w:rsidRDefault="00A130B2" w:rsidP="00A130B2">
          <w:pPr>
            <w:pStyle w:val="CitaviBibliographyEntry"/>
          </w:pPr>
          <w:bookmarkStart w:id="116" w:name="_CTVL0018cc7b0b1d1c040be8955aa26dfb58238"/>
          <w:r>
            <w:t xml:space="preserve">Fernández-Tobias, I., </w:t>
          </w:r>
          <w:proofErr w:type="spellStart"/>
          <w:r>
            <w:t>Cantador</w:t>
          </w:r>
          <w:proofErr w:type="spellEnd"/>
          <w:r>
            <w:t xml:space="preserve">, I., </w:t>
          </w:r>
          <w:proofErr w:type="spellStart"/>
          <w:r>
            <w:t>Kaminskas</w:t>
          </w:r>
          <w:proofErr w:type="spellEnd"/>
          <w:r>
            <w:t>, M., &amp; Ricci, F. (2012). Cross-domain recommender systems: A survey of the state of the art. In</w:t>
          </w:r>
          <w:bookmarkEnd w:id="116"/>
          <w:r>
            <w:t xml:space="preserve"> </w:t>
          </w:r>
          <w:r w:rsidRPr="00A130B2">
            <w:rPr>
              <w:i/>
            </w:rPr>
            <w:t xml:space="preserve">Spanish conference on information retrieval. </w:t>
          </w:r>
          <w:r w:rsidRPr="00A130B2">
            <w:t xml:space="preserve">Symposium conducted at the meeting of </w:t>
          </w:r>
          <w:proofErr w:type="spellStart"/>
          <w:r w:rsidRPr="00A130B2">
            <w:t>sn</w:t>
          </w:r>
          <w:proofErr w:type="spellEnd"/>
          <w:r w:rsidRPr="00A130B2">
            <w:t>.</w:t>
          </w:r>
        </w:p>
        <w:p w14:paraId="60DB2499" w14:textId="77777777" w:rsidR="00A130B2" w:rsidRDefault="00A130B2" w:rsidP="00A130B2">
          <w:pPr>
            <w:pStyle w:val="CitaviBibliographyEntry"/>
          </w:pPr>
          <w:bookmarkStart w:id="117"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117"/>
          <w:r>
            <w:t xml:space="preserve"> </w:t>
          </w:r>
          <w:r w:rsidRPr="00A130B2">
            <w:rPr>
              <w:i/>
            </w:rPr>
            <w:t xml:space="preserve">Proceedings of the 8th ACM conference on Electronic commerce - EC '07 </w:t>
          </w:r>
          <w:r w:rsidRPr="00A130B2">
            <w:t>(p. 192). New York, New York, USA: ACM Press. https://doi.org/10.1145/1250910.1250939</w:t>
          </w:r>
        </w:p>
        <w:p w14:paraId="6196C478" w14:textId="77777777" w:rsidR="00A130B2" w:rsidRDefault="00A130B2" w:rsidP="00A130B2">
          <w:pPr>
            <w:pStyle w:val="CitaviBibliographyEntry"/>
          </w:pPr>
          <w:bookmarkStart w:id="118" w:name="_CTVL001763ac34e606e4d8c8770aa0a38822775"/>
          <w:r>
            <w:t>Fowler, M. (2019).</w:t>
          </w:r>
          <w:bookmarkEnd w:id="118"/>
          <w:r>
            <w:t xml:space="preserve"> </w:t>
          </w:r>
          <w:r w:rsidRPr="00A130B2">
            <w:rPr>
              <w:i/>
            </w:rPr>
            <w:t xml:space="preserve">Refactoring: Improving the design of existing code </w:t>
          </w:r>
          <w:r w:rsidRPr="00A130B2">
            <w:t xml:space="preserve">(Second edition). </w:t>
          </w:r>
          <w:r w:rsidRPr="00A130B2">
            <w:rPr>
              <w:i/>
            </w:rPr>
            <w:t>Addison-Wesley signature series</w:t>
          </w:r>
          <w:r w:rsidRPr="00A130B2">
            <w:t xml:space="preserve">. Boston: Addison-Wesley. </w:t>
          </w:r>
        </w:p>
        <w:p w14:paraId="1A4AB4BC" w14:textId="77777777" w:rsidR="00A130B2" w:rsidRDefault="00A130B2" w:rsidP="00A130B2">
          <w:pPr>
            <w:pStyle w:val="CitaviBibliographyEntry"/>
          </w:pPr>
          <w:bookmarkStart w:id="119" w:name="_CTVL001b0fb2471a881445c8dc036c62001ecb9"/>
          <w:r>
            <w:lastRenderedPageBreak/>
            <w:t xml:space="preserve">Gama, J. [João], </w:t>
          </w:r>
          <w:proofErr w:type="spellStart"/>
          <w:r>
            <w:t>Medas</w:t>
          </w:r>
          <w:proofErr w:type="spellEnd"/>
          <w:r>
            <w:t xml:space="preserve">, P., Castillo, G., &amp; Rodrigues, P. (2004). Learning with Drift Detection. In D. Hutchison, T. </w:t>
          </w:r>
          <w:proofErr w:type="spellStart"/>
          <w:r>
            <w:t>Kanade</w:t>
          </w:r>
          <w:proofErr w:type="spellEnd"/>
          <w:r>
            <w:t xml:space="preserve">, J. </w:t>
          </w:r>
          <w:proofErr w:type="spellStart"/>
          <w:r>
            <w:t>Kittler</w:t>
          </w:r>
          <w:proofErr w:type="spellEnd"/>
          <w:r>
            <w:t xml:space="preserve">, J. M. Kleinberg, F. </w:t>
          </w:r>
          <w:proofErr w:type="spellStart"/>
          <w:r>
            <w:t>Mattern</w:t>
          </w:r>
          <w:proofErr w:type="spellEnd"/>
          <w:r>
            <w:t xml:space="preserve">, J. C. Mitchell, . . . S. </w:t>
          </w:r>
          <w:proofErr w:type="spellStart"/>
          <w:r>
            <w:t>Labidi</w:t>
          </w:r>
          <w:proofErr w:type="spellEnd"/>
          <w:r>
            <w:t xml:space="preserve"> (Eds.),</w:t>
          </w:r>
          <w:bookmarkEnd w:id="119"/>
          <w:r>
            <w:t xml:space="preserve"> </w:t>
          </w:r>
          <w:r w:rsidRPr="00A130B2">
            <w:rPr>
              <w:i/>
            </w:rPr>
            <w:t xml:space="preserve">Lecture Notes in Computer Science. Advances in Artificial Intelligence – SBIA 2004 </w:t>
          </w:r>
          <w:r w:rsidRPr="00A130B2">
            <w:t>(Vol. 3171, pp. 286–295). Berlin, Heidelberg: Springer Berlin Heidelberg. https://doi.org/10.1007/978-3-540-28645-5_29</w:t>
          </w:r>
        </w:p>
        <w:p w14:paraId="6B24D994" w14:textId="77777777" w:rsidR="00A130B2" w:rsidRDefault="00A130B2" w:rsidP="00A130B2">
          <w:pPr>
            <w:pStyle w:val="CitaviBibliographyEntry"/>
          </w:pPr>
          <w:bookmarkStart w:id="120" w:name="_CTVL001d690626a0d1d4171a217966ba82f96eb"/>
          <w:r>
            <w:t xml:space="preserve">Gama, J. [João], </w:t>
          </w:r>
          <w:proofErr w:type="spellStart"/>
          <w:r>
            <w:t>Žliobaitė</w:t>
          </w:r>
          <w:proofErr w:type="spellEnd"/>
          <w:r>
            <w:t xml:space="preserve">, I., </w:t>
          </w:r>
          <w:proofErr w:type="spellStart"/>
          <w:r>
            <w:t>Bifet</w:t>
          </w:r>
          <w:proofErr w:type="spellEnd"/>
          <w:r>
            <w:t xml:space="preserve">, A., </w:t>
          </w:r>
          <w:proofErr w:type="spellStart"/>
          <w:r>
            <w:t>Pechenizkiy</w:t>
          </w:r>
          <w:proofErr w:type="spellEnd"/>
          <w:r>
            <w:t xml:space="preserve">, M., &amp; </w:t>
          </w:r>
          <w:proofErr w:type="spellStart"/>
          <w:r>
            <w:t>Bouchachia</w:t>
          </w:r>
          <w:proofErr w:type="spellEnd"/>
          <w:r>
            <w:t>, A. (2014). A survey on concept drift adaptation.</w:t>
          </w:r>
          <w:bookmarkEnd w:id="120"/>
          <w:r>
            <w:t xml:space="preserve"> </w:t>
          </w:r>
          <w:r w:rsidRPr="00A130B2">
            <w:rPr>
              <w:i/>
            </w:rPr>
            <w:t>ACM Computing Surveys</w:t>
          </w:r>
          <w:r w:rsidRPr="00A130B2">
            <w:t xml:space="preserve">, </w:t>
          </w:r>
          <w:r w:rsidRPr="00A130B2">
            <w:rPr>
              <w:i/>
            </w:rPr>
            <w:t>46</w:t>
          </w:r>
          <w:r w:rsidRPr="00A130B2">
            <w:t>(4), 1–37. https://doi.org/10.1145/2523813</w:t>
          </w:r>
        </w:p>
        <w:p w14:paraId="38D3BDC9" w14:textId="77777777" w:rsidR="00A130B2" w:rsidRDefault="00A130B2" w:rsidP="00A130B2">
          <w:pPr>
            <w:pStyle w:val="CitaviBibliographyEntry"/>
          </w:pPr>
          <w:bookmarkStart w:id="121"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121"/>
          <w:r>
            <w:t xml:space="preserve"> </w:t>
          </w:r>
          <w:r w:rsidRPr="00A130B2">
            <w:rPr>
              <w:i/>
            </w:rPr>
            <w:t>Information and Software Technology</w:t>
          </w:r>
          <w:r w:rsidRPr="00A130B2">
            <w:t xml:space="preserve">, </w:t>
          </w:r>
          <w:r w:rsidRPr="00A130B2">
            <w:rPr>
              <w:i/>
            </w:rPr>
            <w:t>79</w:t>
          </w:r>
          <w:r w:rsidRPr="00A130B2">
            <w:t>, 106–127. https://doi.org/10.1016/j.infsof.2016.07.006</w:t>
          </w:r>
        </w:p>
        <w:p w14:paraId="49428EE7" w14:textId="77777777" w:rsidR="00A130B2" w:rsidRDefault="00A130B2" w:rsidP="00A130B2">
          <w:pPr>
            <w:pStyle w:val="CitaviBibliographyEntry"/>
          </w:pPr>
          <w:bookmarkStart w:id="122" w:name="_CTVL0018d4fed8a98654daeb3548ca922cf243c"/>
          <w:r>
            <w:t>GOODFELLOW, I., BENGIO, Y., &amp; COURVILLE, A. (2016).</w:t>
          </w:r>
          <w:bookmarkEnd w:id="122"/>
          <w:r>
            <w:t xml:space="preserve"> </w:t>
          </w:r>
          <w:r w:rsidRPr="00A130B2">
            <w:rPr>
              <w:i/>
            </w:rPr>
            <w:t>Deep learning</w:t>
          </w:r>
          <w:r w:rsidRPr="00A130B2">
            <w:t xml:space="preserve">. </w:t>
          </w:r>
          <w:r w:rsidRPr="00A130B2">
            <w:rPr>
              <w:i/>
            </w:rPr>
            <w:t>Adaptive computation and machine learning series</w:t>
          </w:r>
          <w:r w:rsidRPr="00A130B2">
            <w:t xml:space="preserve">. Cambridge, Massachusetts, London: MIT Press. </w:t>
          </w:r>
        </w:p>
        <w:p w14:paraId="7DCAB100" w14:textId="77777777" w:rsidR="00A130B2" w:rsidRDefault="00A130B2" w:rsidP="00A130B2">
          <w:pPr>
            <w:pStyle w:val="CitaviBibliographyEntry"/>
          </w:pPr>
          <w:bookmarkStart w:id="123" w:name="_CTVL0011990eb52702640a18329744adeb86831"/>
          <w:r>
            <w:t>Google LLC. TFRS Releases. Retrieved from https://github.com/tensorflow/recommenders/releases?page=2</w:t>
          </w:r>
        </w:p>
        <w:p w14:paraId="0F4B9238" w14:textId="77777777" w:rsidR="00A130B2" w:rsidRDefault="00A130B2" w:rsidP="00A130B2">
          <w:pPr>
            <w:pStyle w:val="CitaviBibliographyEntry"/>
          </w:pPr>
          <w:bookmarkStart w:id="124" w:name="_CTVL001a3fedc94349543e1aabaee1c8b8fb527"/>
          <w:bookmarkEnd w:id="123"/>
          <w:r>
            <w:t>Google LLC. TFX Releases. Retrieved from https://github.com/tensorflow/tfx/releases?page=8</w:t>
          </w:r>
        </w:p>
        <w:p w14:paraId="1EBDE14A" w14:textId="77777777" w:rsidR="00A130B2" w:rsidRDefault="00A130B2" w:rsidP="00A130B2">
          <w:pPr>
            <w:pStyle w:val="CitaviBibliographyEntry"/>
          </w:pPr>
          <w:bookmarkStart w:id="125" w:name="_CTVL00153595849bbbb4ea78a8943ce924df1e3"/>
          <w:bookmarkEnd w:id="124"/>
          <w:r>
            <w:t>Google LLC (2019a). TFX: TensorFlow Extended (TFX) is an end-to-end platform for deploying production ML pipelines. Retrieved from https://www.tensorflow.org/tfx</w:t>
          </w:r>
        </w:p>
        <w:p w14:paraId="1FF619CB" w14:textId="77777777" w:rsidR="00A130B2" w:rsidRDefault="00A130B2" w:rsidP="00A130B2">
          <w:pPr>
            <w:pStyle w:val="CitaviBibliographyEntry"/>
          </w:pPr>
          <w:bookmarkStart w:id="126" w:name="_CTVL001d3cdcd950e2a49329c21cbd53479d962"/>
          <w:bookmarkEnd w:id="125"/>
          <w:r>
            <w:t>Google LLC (2019b). The TFX User Guide. Retrieved from https://www.tensorflow.org/tfx/guide</w:t>
          </w:r>
        </w:p>
        <w:p w14:paraId="2BFE8578" w14:textId="77777777" w:rsidR="00A130B2" w:rsidRDefault="00A130B2" w:rsidP="00A130B2">
          <w:pPr>
            <w:pStyle w:val="CitaviBibliographyEntry"/>
          </w:pPr>
          <w:bookmarkStart w:id="127" w:name="_CTVL001d2f8e608cbb643dd8ea8382e0466bfcb"/>
          <w:bookmarkEnd w:id="126"/>
          <w:r>
            <w:t>Google LLC (2020a). MLOps: Continuous delivery and automation pipelines in machine learning.</w:t>
          </w:r>
        </w:p>
        <w:p w14:paraId="0B24A61D" w14:textId="77777777" w:rsidR="00A130B2" w:rsidRDefault="00A130B2" w:rsidP="00A130B2">
          <w:pPr>
            <w:pStyle w:val="CitaviBibliographyEntry"/>
          </w:pPr>
          <w:bookmarkStart w:id="128" w:name="_CTVL0010c5fefc6e3a049d0a273fe3903075504"/>
          <w:bookmarkEnd w:id="127"/>
          <w:r>
            <w:t>Google LLC (2020b). Retrieval. Retrieved from https://developers.google.com/machine-learning/recommendation/dnn/retrieval</w:t>
          </w:r>
        </w:p>
        <w:p w14:paraId="54C088A7" w14:textId="77777777" w:rsidR="00A130B2" w:rsidRDefault="00A130B2" w:rsidP="00A130B2">
          <w:pPr>
            <w:pStyle w:val="CitaviBibliographyEntry"/>
          </w:pPr>
          <w:bookmarkStart w:id="129" w:name="_CTVL001694dd77899d64e07981f6b154f32e0a2"/>
          <w:bookmarkEnd w:id="128"/>
          <w:r>
            <w:t>Google LLC (2020c, February 11). Scoring. Retrieved from https://developers.google.com/machine-learning/recommendation/dnn/scoring</w:t>
          </w:r>
        </w:p>
        <w:p w14:paraId="65D3D229" w14:textId="77777777" w:rsidR="00A130B2" w:rsidRDefault="00A130B2" w:rsidP="00A130B2">
          <w:pPr>
            <w:pStyle w:val="CitaviBibliographyEntry"/>
          </w:pPr>
          <w:bookmarkStart w:id="130" w:name="_CTVL001881c7646beae441ba2aedcf0fc087258"/>
          <w:bookmarkEnd w:id="129"/>
          <w:r>
            <w:t>Google LLC (2021). Collaborative Filtering. Retrieved from https://developers.google.com/machine-learning/recommendation/collaborative/basics</w:t>
          </w:r>
        </w:p>
        <w:p w14:paraId="16805069" w14:textId="77777777" w:rsidR="00A130B2" w:rsidRDefault="00A130B2" w:rsidP="00A130B2">
          <w:pPr>
            <w:pStyle w:val="CitaviBibliographyEntry"/>
          </w:pPr>
          <w:bookmarkStart w:id="131" w:name="_CTVL00166b3fcf554834f10a86ad93e3792bcdc"/>
          <w:bookmarkEnd w:id="130"/>
          <w:r>
            <w:t>Google LLC (2022). Using TensorFlow Recommenders with TFX. Retrieved from https://www.tensorflow.org/recommenders/examples/ranking_tfx</w:t>
          </w:r>
        </w:p>
        <w:p w14:paraId="46B25246" w14:textId="77777777" w:rsidR="00A130B2" w:rsidRDefault="00A130B2" w:rsidP="00A130B2">
          <w:pPr>
            <w:pStyle w:val="CitaviBibliographyEntry"/>
          </w:pPr>
          <w:bookmarkStart w:id="132" w:name="_CTVL001ee58a99f79544237b9479ca65c2aa2ea"/>
          <w:bookmarkEnd w:id="131"/>
          <w:r>
            <w:t xml:space="preserve">Greenberg, D., Taylor, C., </w:t>
          </w:r>
          <w:proofErr w:type="spellStart"/>
          <w:r>
            <w:t>Ivchenko</w:t>
          </w:r>
          <w:proofErr w:type="spellEnd"/>
          <w:r>
            <w:t>, D., Liu, X., &amp; Sudarshan, A. (2022). Introducing TorchRec, a library for modern production recommendation systems. Retrieved from https://pytorch.org/blog/introducing-torchrec/</w:t>
          </w:r>
        </w:p>
        <w:p w14:paraId="214A30D2" w14:textId="77777777" w:rsidR="00A130B2" w:rsidRDefault="00A130B2" w:rsidP="00A130B2">
          <w:pPr>
            <w:pStyle w:val="CitaviBibliographyEntry"/>
          </w:pPr>
          <w:bookmarkStart w:id="133" w:name="_CTVL001f2155f36e9a14ae9b7128f794429b9c9"/>
          <w:bookmarkEnd w:id="132"/>
          <w:r>
            <w:lastRenderedPageBreak/>
            <w:t>GroupLens (n.d.). Index of /datasets/</w:t>
          </w:r>
          <w:proofErr w:type="spellStart"/>
          <w:r>
            <w:t>movielens</w:t>
          </w:r>
          <w:proofErr w:type="spellEnd"/>
          <w:r>
            <w:t>. Retrieved from https://files.grouplens.org/datasets/movielens/</w:t>
          </w:r>
        </w:p>
        <w:p w14:paraId="1A1BB3D6" w14:textId="77777777" w:rsidR="00A130B2" w:rsidRDefault="00A130B2" w:rsidP="00A130B2">
          <w:pPr>
            <w:pStyle w:val="CitaviBibliographyEntry"/>
          </w:pPr>
          <w:bookmarkStart w:id="134" w:name="_CTVL001f1232ab5da244beab53e817bc0746eef"/>
          <w:bookmarkEnd w:id="133"/>
          <w:r>
            <w:t>Gurney, K. (2014).</w:t>
          </w:r>
          <w:bookmarkEnd w:id="134"/>
          <w:r>
            <w:t xml:space="preserve"> </w:t>
          </w:r>
          <w:r w:rsidRPr="00A130B2">
            <w:rPr>
              <w:i/>
            </w:rPr>
            <w:t>An Introduction to Neural Networks</w:t>
          </w:r>
          <w:r w:rsidRPr="00A130B2">
            <w:t xml:space="preserve">. Hoboken: CRC Press. </w:t>
          </w:r>
        </w:p>
        <w:p w14:paraId="3A6AC7C5" w14:textId="77777777" w:rsidR="00A130B2" w:rsidRDefault="00A130B2" w:rsidP="00A130B2">
          <w:pPr>
            <w:pStyle w:val="CitaviBibliographyEntry"/>
          </w:pPr>
          <w:bookmarkStart w:id="135" w:name="_CTVL0010b9917081b69417498147edab6f32c00"/>
          <w:proofErr w:type="spellStart"/>
          <w:r>
            <w:t>Hanin</w:t>
          </w:r>
          <w:proofErr w:type="spellEnd"/>
          <w:r>
            <w:t>, B. (2019). Universal Function Approximation by Deep Neural Nets with Bounded Width and ReLU Activations.</w:t>
          </w:r>
          <w:bookmarkEnd w:id="135"/>
          <w:r>
            <w:t xml:space="preserve"> </w:t>
          </w:r>
          <w:r w:rsidRPr="00A130B2">
            <w:rPr>
              <w:i/>
            </w:rPr>
            <w:t>Mathematics</w:t>
          </w:r>
          <w:r w:rsidRPr="00A130B2">
            <w:t xml:space="preserve">, </w:t>
          </w:r>
          <w:r w:rsidRPr="00A130B2">
            <w:rPr>
              <w:i/>
            </w:rPr>
            <w:t>7</w:t>
          </w:r>
          <w:r w:rsidRPr="00A130B2">
            <w:t>(10), 992. https://doi.org/10.3390/math7100992</w:t>
          </w:r>
        </w:p>
        <w:p w14:paraId="3A788743" w14:textId="77777777" w:rsidR="00A130B2" w:rsidRDefault="00A130B2" w:rsidP="00A130B2">
          <w:pPr>
            <w:pStyle w:val="CitaviBibliographyEntry"/>
          </w:pPr>
          <w:bookmarkStart w:id="136" w:name="_CTVL001634d98acf50144469825ebc062ca962b"/>
          <w:proofErr w:type="spellStart"/>
          <w:r>
            <w:t>Harenslak</w:t>
          </w:r>
          <w:proofErr w:type="spellEnd"/>
          <w:r>
            <w:t>, B., &amp; Ruiter, J. de (2021).</w:t>
          </w:r>
          <w:bookmarkEnd w:id="136"/>
          <w:r>
            <w:t xml:space="preserve"> </w:t>
          </w:r>
          <w:r w:rsidRPr="00A130B2">
            <w:rPr>
              <w:i/>
            </w:rPr>
            <w:t>Data Pipelines with Apache Airflow</w:t>
          </w:r>
          <w:r w:rsidRPr="00A130B2">
            <w:t xml:space="preserve"> (1st edition). Manning Publications. </w:t>
          </w:r>
        </w:p>
        <w:p w14:paraId="4EA91EBD" w14:textId="77777777" w:rsidR="00A130B2" w:rsidRDefault="00A130B2" w:rsidP="00A130B2">
          <w:pPr>
            <w:pStyle w:val="CitaviBibliographyEntry"/>
          </w:pPr>
          <w:bookmarkStart w:id="137" w:name="_CTVL00136b8502ded834304baa155db44b47126"/>
          <w:r>
            <w:t xml:space="preserve">Harper, F. M., &amp; </w:t>
          </w:r>
          <w:proofErr w:type="spellStart"/>
          <w:r>
            <w:t>Konstan</w:t>
          </w:r>
          <w:proofErr w:type="spellEnd"/>
          <w:r>
            <w:t>, J. A. (2016). The MovieLens Datasets.</w:t>
          </w:r>
          <w:bookmarkEnd w:id="137"/>
          <w:r>
            <w:t xml:space="preserve"> </w:t>
          </w:r>
          <w:r w:rsidRPr="00A130B2">
            <w:rPr>
              <w:i/>
            </w:rPr>
            <w:t>ACM Transactions on Interactive Intelligent Systems</w:t>
          </w:r>
          <w:r w:rsidRPr="00A130B2">
            <w:t xml:space="preserve">, </w:t>
          </w:r>
          <w:r w:rsidRPr="00A130B2">
            <w:rPr>
              <w:i/>
            </w:rPr>
            <w:t>5</w:t>
          </w:r>
          <w:r w:rsidRPr="00A130B2">
            <w:t>(4), 1–19. https://doi.org/10.1145/2827872</w:t>
          </w:r>
        </w:p>
        <w:p w14:paraId="2B82DC7E" w14:textId="77777777" w:rsidR="00A130B2" w:rsidRDefault="00A130B2" w:rsidP="00A130B2">
          <w:pPr>
            <w:pStyle w:val="CitaviBibliographyEntry"/>
          </w:pPr>
          <w:bookmarkStart w:id="138" w:name="_CTVL001cbf109a3b5f343beb3a89a206939a584"/>
          <w:r>
            <w:t>Heaton, J. (2012).</w:t>
          </w:r>
          <w:bookmarkEnd w:id="138"/>
          <w:r>
            <w:t xml:space="preserve"> </w:t>
          </w:r>
          <w:r w:rsidRPr="00A130B2">
            <w:rPr>
              <w:i/>
            </w:rPr>
            <w:t>Introduction to the Math of Neural Networks</w:t>
          </w:r>
          <w:r w:rsidRPr="00A130B2">
            <w:t xml:space="preserve">. Heaton Research. </w:t>
          </w:r>
        </w:p>
        <w:p w14:paraId="1E9D7BDD" w14:textId="77777777" w:rsidR="00A130B2" w:rsidRDefault="00A130B2" w:rsidP="00A130B2">
          <w:pPr>
            <w:pStyle w:val="CitaviBibliographyEntry"/>
          </w:pPr>
          <w:bookmarkStart w:id="139" w:name="_CTVL00116f72f7f5a45430ba4f2c0e106b99ae4"/>
          <w:proofErr w:type="spellStart"/>
          <w:r>
            <w:t>Heemstra</w:t>
          </w:r>
          <w:proofErr w:type="spellEnd"/>
          <w:r>
            <w:t>, F. J. (1992). Software cost estimation.</w:t>
          </w:r>
          <w:bookmarkEnd w:id="139"/>
          <w:r>
            <w:t xml:space="preserve"> </w:t>
          </w:r>
          <w:r w:rsidRPr="00A130B2">
            <w:rPr>
              <w:i/>
            </w:rPr>
            <w:t>Information and Software Technology</w:t>
          </w:r>
          <w:r w:rsidRPr="00A130B2">
            <w:t xml:space="preserve">, </w:t>
          </w:r>
          <w:r w:rsidRPr="00A130B2">
            <w:rPr>
              <w:i/>
            </w:rPr>
            <w:t>34</w:t>
          </w:r>
          <w:r w:rsidRPr="00A130B2">
            <w:t>(10), 627–639. https://doi.org/10.1016/0950-5849(92)90068-Z</w:t>
          </w:r>
        </w:p>
        <w:p w14:paraId="4992F4C2" w14:textId="77777777" w:rsidR="00A130B2" w:rsidRDefault="00A130B2" w:rsidP="00A130B2">
          <w:pPr>
            <w:pStyle w:val="CitaviBibliographyEntry"/>
          </w:pPr>
          <w:bookmarkStart w:id="140" w:name="_CTVL0010daafa33d72a4042bead89db40d7ec70"/>
          <w:r>
            <w:t>Hevner, March, Park, &amp; Ram (2004). Design Science in Information Systems Research.</w:t>
          </w:r>
          <w:bookmarkEnd w:id="140"/>
          <w:r>
            <w:t xml:space="preserve"> </w:t>
          </w:r>
          <w:r w:rsidRPr="00A130B2">
            <w:rPr>
              <w:i/>
            </w:rPr>
            <w:t>MIS Quarterly</w:t>
          </w:r>
          <w:r w:rsidRPr="00A130B2">
            <w:t xml:space="preserve">, </w:t>
          </w:r>
          <w:r w:rsidRPr="00A130B2">
            <w:rPr>
              <w:i/>
            </w:rPr>
            <w:t>28</w:t>
          </w:r>
          <w:r w:rsidRPr="00A130B2">
            <w:t>(1), 75. https://doi.org/10.2307/25148625</w:t>
          </w:r>
        </w:p>
        <w:p w14:paraId="01E5C661" w14:textId="77777777" w:rsidR="00A130B2" w:rsidRDefault="00A130B2" w:rsidP="00A130B2">
          <w:pPr>
            <w:pStyle w:val="CitaviBibliographyEntry"/>
          </w:pPr>
          <w:bookmarkStart w:id="141" w:name="_CTVL0017cad381a320f42cba9baf9c17761c6c5"/>
          <w:r>
            <w:t>Hevner, A. (2007). A Three Cycle View of Design Science Research.</w:t>
          </w:r>
          <w:bookmarkEnd w:id="141"/>
          <w:r>
            <w:t xml:space="preserve"> </w:t>
          </w:r>
          <w:r w:rsidRPr="00A130B2">
            <w:rPr>
              <w:i/>
            </w:rPr>
            <w:t>Scandinavian Journal of Information Systems</w:t>
          </w:r>
          <w:r w:rsidRPr="00A130B2">
            <w:t xml:space="preserve">, </w:t>
          </w:r>
          <w:r w:rsidRPr="00A130B2">
            <w:rPr>
              <w:i/>
            </w:rPr>
            <w:t>19</w:t>
          </w:r>
          <w:r w:rsidRPr="00A130B2">
            <w:t>.</w:t>
          </w:r>
        </w:p>
        <w:p w14:paraId="7480F2EE" w14:textId="77777777" w:rsidR="00A130B2" w:rsidRDefault="00A130B2" w:rsidP="00A130B2">
          <w:pPr>
            <w:pStyle w:val="CitaviBibliographyEntry"/>
          </w:pPr>
          <w:bookmarkStart w:id="142" w:name="_CTVL00110b37f8f93e242b18b6a9f2679d528d6"/>
          <w:r>
            <w:t>Hevner, A., &amp; Chatterjee, S. (Eds.) (2010).</w:t>
          </w:r>
          <w:bookmarkEnd w:id="142"/>
          <w:r>
            <w:t xml:space="preserve"> </w:t>
          </w:r>
          <w:r w:rsidRPr="00A130B2">
            <w:rPr>
              <w:i/>
            </w:rPr>
            <w:t>Integrated Series in Information Systems</w:t>
          </w:r>
          <w:r w:rsidRPr="00A130B2">
            <w:t xml:space="preserve">. </w:t>
          </w:r>
          <w:r w:rsidRPr="00A130B2">
            <w:rPr>
              <w:i/>
            </w:rPr>
            <w:t>Design Research in Information Systems</w:t>
          </w:r>
          <w:r w:rsidRPr="00A130B2">
            <w:t>. Boston, MA: Springer US. https://doi.org/10.1007/978-1-4419-5653-8</w:t>
          </w:r>
        </w:p>
        <w:p w14:paraId="3B8583D6" w14:textId="77777777" w:rsidR="00A130B2" w:rsidRDefault="00A130B2" w:rsidP="00A130B2">
          <w:pPr>
            <w:pStyle w:val="CitaviBibliographyEntry"/>
          </w:pPr>
          <w:bookmarkStart w:id="143"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143"/>
          <w:r>
            <w:t xml:space="preserve"> </w:t>
          </w:r>
          <w:r w:rsidRPr="00A130B2">
            <w:rPr>
              <w:i/>
            </w:rPr>
            <w:t>Improving neural networks by preventing co-adaptation of feature detectors</w:t>
          </w:r>
          <w:r w:rsidRPr="00A130B2">
            <w:t xml:space="preserve">. Retrieved from http://arxiv.org/pdf/1207.0580v1 </w:t>
          </w:r>
        </w:p>
        <w:p w14:paraId="49997425" w14:textId="77777777" w:rsidR="00A130B2" w:rsidRDefault="00A130B2" w:rsidP="00A130B2">
          <w:pPr>
            <w:pStyle w:val="CitaviBibliographyEntry"/>
          </w:pPr>
          <w:bookmarkStart w:id="144" w:name="_CTVL00193be1fd5b33945d7a9e331c0c218d643"/>
          <w:r>
            <w:t>Huang, T., She, Q., Wang, Z., &amp; Zhang, J. [</w:t>
          </w:r>
          <w:proofErr w:type="spellStart"/>
          <w:r>
            <w:t>Junlin</w:t>
          </w:r>
          <w:proofErr w:type="spellEnd"/>
          <w:r>
            <w:t>] (2020, July 6).</w:t>
          </w:r>
          <w:bookmarkEnd w:id="144"/>
          <w:r>
            <w:t xml:space="preserve"> </w:t>
          </w:r>
          <w:proofErr w:type="spellStart"/>
          <w:r w:rsidRPr="00A130B2">
            <w:rPr>
              <w:i/>
            </w:rPr>
            <w:t>GateNet</w:t>
          </w:r>
          <w:proofErr w:type="spellEnd"/>
          <w:r w:rsidRPr="00A130B2">
            <w:rPr>
              <w:i/>
            </w:rPr>
            <w:t>: Gating-Enhanced Deep Network for Click-Through Rate Prediction</w:t>
          </w:r>
          <w:r w:rsidRPr="00A130B2">
            <w:t xml:space="preserve">. Retrieved from http://arxiv.org/pdf/2007.03519v1 </w:t>
          </w:r>
        </w:p>
        <w:p w14:paraId="47C93694" w14:textId="77777777" w:rsidR="00A130B2" w:rsidRDefault="00A130B2" w:rsidP="00A130B2">
          <w:pPr>
            <w:pStyle w:val="CitaviBibliographyEntry"/>
          </w:pPr>
          <w:bookmarkStart w:id="145" w:name="_CTVL001af5f1d1095fe4d8e88f2cd6d9ba53c75"/>
          <w:proofErr w:type="spellStart"/>
          <w:r>
            <w:t>Hutter</w:t>
          </w:r>
          <w:proofErr w:type="spellEnd"/>
          <w:r>
            <w:t xml:space="preserve">, F., </w:t>
          </w:r>
          <w:proofErr w:type="spellStart"/>
          <w:r>
            <w:t>Kotthoff</w:t>
          </w:r>
          <w:proofErr w:type="spellEnd"/>
          <w:r>
            <w:t xml:space="preserve">, L., &amp; </w:t>
          </w:r>
          <w:proofErr w:type="spellStart"/>
          <w:r>
            <w:t>Vanschoren</w:t>
          </w:r>
          <w:proofErr w:type="spellEnd"/>
          <w:r>
            <w:t>, J. (2019).</w:t>
          </w:r>
          <w:bookmarkEnd w:id="145"/>
          <w:r>
            <w:t xml:space="preserve"> </w:t>
          </w:r>
          <w:r w:rsidRPr="00A130B2">
            <w:rPr>
              <w:i/>
            </w:rPr>
            <w:t>Automated Machine Learning</w:t>
          </w:r>
          <w:r w:rsidRPr="00A130B2">
            <w:t xml:space="preserve">. Springer Nature. Retrieved from https://doi.org/10.1007/978-3-030-05318-5 </w:t>
          </w:r>
        </w:p>
        <w:p w14:paraId="268E2A2A" w14:textId="77777777" w:rsidR="00A130B2" w:rsidRDefault="00A130B2" w:rsidP="00A130B2">
          <w:pPr>
            <w:pStyle w:val="CitaviBibliographyEntry"/>
          </w:pPr>
          <w:bookmarkStart w:id="146" w:name="_CTVL00176a6665db2704d7b9b5282a79f014646"/>
          <w:r>
            <w:t>IMDb (2022). IMDb frontpage.</w:t>
          </w:r>
        </w:p>
        <w:p w14:paraId="2045FE46" w14:textId="77777777" w:rsidR="00A130B2" w:rsidRDefault="00A130B2" w:rsidP="00A130B2">
          <w:pPr>
            <w:pStyle w:val="CitaviBibliographyEntry"/>
          </w:pPr>
          <w:bookmarkStart w:id="147" w:name="_CTVL001886f89abbbba4a8289f0aec45fbb70ac"/>
          <w:bookmarkEnd w:id="146"/>
          <w:r>
            <w:t>International Air Transport Association (2022).</w:t>
          </w:r>
          <w:bookmarkEnd w:id="147"/>
          <w:r>
            <w:t xml:space="preserve"> </w:t>
          </w:r>
          <w:r w:rsidRPr="00A130B2">
            <w:rPr>
              <w:i/>
            </w:rPr>
            <w:t>The impact of the war in Ukraine on the aviation industry</w:t>
          </w:r>
          <w:r w:rsidRPr="00A130B2">
            <w:t xml:space="preserve">. Retrieved from https://www.iata.org/en/iata-repository/publications/economic-reports/the-impact-of-the-conflict-between-russia-and-ukraine-on-aviation/ </w:t>
          </w:r>
        </w:p>
        <w:p w14:paraId="36F83582" w14:textId="77777777" w:rsidR="00A130B2" w:rsidRDefault="00A130B2" w:rsidP="00A130B2">
          <w:pPr>
            <w:pStyle w:val="CitaviBibliographyEntry"/>
          </w:pPr>
          <w:bookmarkStart w:id="148"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148"/>
          <w:r>
            <w:t xml:space="preserve"> </w:t>
          </w:r>
          <w:r w:rsidRPr="00A130B2">
            <w:rPr>
              <w:i/>
            </w:rPr>
            <w:t xml:space="preserve">Recommender Systems Handbook </w:t>
          </w:r>
          <w:r w:rsidRPr="00A130B2">
            <w:t>(pp. 519–546). New York, NY: Springer US. https://doi.org/10.1007/978-1-0716-2197-4_14</w:t>
          </w:r>
        </w:p>
        <w:p w14:paraId="3E3DF96B" w14:textId="77777777" w:rsidR="00A130B2" w:rsidRDefault="00A130B2" w:rsidP="00A130B2">
          <w:pPr>
            <w:pStyle w:val="CitaviBibliographyEntry"/>
          </w:pPr>
          <w:bookmarkStart w:id="149" w:name="_CTVL0010b83f2565e124d86b611987ebec659a4"/>
          <w:r>
            <w:lastRenderedPageBreak/>
            <w:t>Jordan, M. I., &amp; Mitchell, T. M. (2015). Machine learning: Trends, perspectives, and prospects.</w:t>
          </w:r>
          <w:bookmarkEnd w:id="149"/>
          <w:r>
            <w:t xml:space="preserve"> </w:t>
          </w:r>
          <w:r w:rsidRPr="00A130B2">
            <w:rPr>
              <w:i/>
            </w:rPr>
            <w:t>Science (New York, N.Y.)</w:t>
          </w:r>
          <w:r w:rsidRPr="00A130B2">
            <w:t xml:space="preserve">, </w:t>
          </w:r>
          <w:r w:rsidRPr="00A130B2">
            <w:rPr>
              <w:i/>
            </w:rPr>
            <w:t>349</w:t>
          </w:r>
          <w:r w:rsidRPr="00A130B2">
            <w:t>(6245), 255–260. https://doi.org/10.1126/science.aaa8415</w:t>
          </w:r>
        </w:p>
        <w:p w14:paraId="5AB7DF7B" w14:textId="77777777" w:rsidR="00A130B2" w:rsidRDefault="00A130B2" w:rsidP="00A130B2">
          <w:pPr>
            <w:pStyle w:val="CitaviBibliographyEntry"/>
          </w:pPr>
          <w:bookmarkStart w:id="150" w:name="_CTVL001d5515f9eb5e948bdbbf60d88c456d0f7"/>
          <w:proofErr w:type="spellStart"/>
          <w:r>
            <w:t>Kakantousis</w:t>
          </w:r>
          <w:proofErr w:type="spellEnd"/>
          <w:r>
            <w:t xml:space="preserve">, T., </w:t>
          </w:r>
          <w:proofErr w:type="spellStart"/>
          <w:r>
            <w:t>Kouzoupis</w:t>
          </w:r>
          <w:proofErr w:type="spellEnd"/>
          <w:r>
            <w:t xml:space="preserve">, A., </w:t>
          </w:r>
          <w:proofErr w:type="spellStart"/>
          <w:r>
            <w:t>Buso</w:t>
          </w:r>
          <w:proofErr w:type="spellEnd"/>
          <w:r>
            <w:t xml:space="preserve">, F., </w:t>
          </w:r>
          <w:proofErr w:type="spellStart"/>
          <w:r>
            <w:t>Berthou</w:t>
          </w:r>
          <w:proofErr w:type="spellEnd"/>
          <w:r>
            <w:t xml:space="preserve">, G., Dowling, J., &amp; </w:t>
          </w:r>
          <w:proofErr w:type="spellStart"/>
          <w:r>
            <w:t>Haridi</w:t>
          </w:r>
          <w:proofErr w:type="spellEnd"/>
          <w:r>
            <w:t>, S. (2019). Horizontally scalable ml pipelines with a feature store. In</w:t>
          </w:r>
          <w:bookmarkEnd w:id="150"/>
          <w:r>
            <w:t xml:space="preserve"> </w:t>
          </w:r>
          <w:r w:rsidRPr="00A130B2">
            <w:rPr>
              <w:i/>
            </w:rPr>
            <w:t xml:space="preserve">Proceedings of the 2nd </w:t>
          </w:r>
          <w:proofErr w:type="spellStart"/>
          <w:r w:rsidRPr="00A130B2">
            <w:rPr>
              <w:i/>
            </w:rPr>
            <w:t>SysML</w:t>
          </w:r>
          <w:proofErr w:type="spellEnd"/>
          <w:r w:rsidRPr="00A130B2">
            <w:rPr>
              <w:i/>
            </w:rPr>
            <w:t xml:space="preserve"> Conference, Palo Alto, CA, USA</w:t>
          </w:r>
          <w:r w:rsidRPr="00A130B2">
            <w:t>.</w:t>
          </w:r>
        </w:p>
        <w:p w14:paraId="6F884062" w14:textId="77777777" w:rsidR="00A130B2" w:rsidRDefault="00A130B2" w:rsidP="00A130B2">
          <w:pPr>
            <w:pStyle w:val="CitaviBibliographyEntry"/>
          </w:pPr>
          <w:bookmarkStart w:id="151" w:name="_CTVL001eca74e8050e745bc970d19974d4fd76e"/>
          <w:proofErr w:type="spellStart"/>
          <w:r>
            <w:t>Karmaker</w:t>
          </w:r>
          <w:proofErr w:type="spellEnd"/>
          <w:r>
            <w:t xml:space="preserve">, S. K., Hassan, M. M., Smith, M. J., Xu, L., </w:t>
          </w:r>
          <w:proofErr w:type="spellStart"/>
          <w:r>
            <w:t>Zhai</w:t>
          </w:r>
          <w:proofErr w:type="spellEnd"/>
          <w:r>
            <w:t xml:space="preserve">, C., &amp; </w:t>
          </w:r>
          <w:proofErr w:type="spellStart"/>
          <w:r>
            <w:t>Veeramachaneni</w:t>
          </w:r>
          <w:proofErr w:type="spellEnd"/>
          <w:r>
            <w:t>, K. (2022). AutoML to Date and Beyond: Challenges and Opportunities.</w:t>
          </w:r>
          <w:bookmarkEnd w:id="151"/>
          <w:r>
            <w:t xml:space="preserve"> </w:t>
          </w:r>
          <w:r w:rsidRPr="00A130B2">
            <w:rPr>
              <w:i/>
            </w:rPr>
            <w:t>ACM Computing Surveys</w:t>
          </w:r>
          <w:r w:rsidRPr="00A130B2">
            <w:t xml:space="preserve">, </w:t>
          </w:r>
          <w:r w:rsidRPr="00A130B2">
            <w:rPr>
              <w:i/>
            </w:rPr>
            <w:t>54</w:t>
          </w:r>
          <w:r w:rsidRPr="00A130B2">
            <w:t>(8), 1–36. https://doi.org/10.1145/3470918</w:t>
          </w:r>
        </w:p>
        <w:p w14:paraId="47774FCD" w14:textId="77777777" w:rsidR="00A130B2" w:rsidRDefault="00A130B2" w:rsidP="00A130B2">
          <w:pPr>
            <w:pStyle w:val="CitaviBibliographyEntry"/>
          </w:pPr>
          <w:bookmarkStart w:id="152"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152"/>
          <w:r>
            <w:t xml:space="preserve"> </w:t>
          </w:r>
          <w:r w:rsidRPr="00A130B2">
            <w:rPr>
              <w:i/>
            </w:rPr>
            <w:t xml:space="preserve">Lecture Notes in Electrical Engineering. Information Science and Applications (ICISA) 2016 </w:t>
          </w:r>
          <w:r w:rsidRPr="00A130B2">
            <w:t>(Vol. 376, pp. 1179–1189). Singapore: Springer Singapore. https://doi.org/10.1007/978-981-10-0557-2_112</w:t>
          </w:r>
        </w:p>
        <w:p w14:paraId="69968B0D" w14:textId="77777777" w:rsidR="00A130B2" w:rsidRDefault="00A130B2" w:rsidP="00A130B2">
          <w:pPr>
            <w:pStyle w:val="CitaviBibliographyEntry"/>
          </w:pPr>
          <w:bookmarkStart w:id="153" w:name="_CTVL0014c55dd7351cd4cd59e8dc46a52a0850c"/>
          <w:proofErr w:type="spellStart"/>
          <w:r>
            <w:t>Knotek</w:t>
          </w:r>
          <w:proofErr w:type="spellEnd"/>
          <w:r>
            <w:t>, J., &amp; Pereira, W. (2011). Survey on Concept Drift. Retrieved from https://is.muni.cz/el/1433/podzim2011/PA164/um/drift_detection_methods.pdf</w:t>
          </w:r>
        </w:p>
        <w:p w14:paraId="16627CDF" w14:textId="77777777" w:rsidR="00A130B2" w:rsidRDefault="00A130B2" w:rsidP="00A130B2">
          <w:pPr>
            <w:pStyle w:val="CitaviBibliographyEntry"/>
          </w:pPr>
          <w:bookmarkStart w:id="154" w:name="_CTVL001e09816deb52c493f9f6555c38fa8d5d7"/>
          <w:bookmarkEnd w:id="153"/>
          <w:proofErr w:type="spellStart"/>
          <w:r>
            <w:t>Koren</w:t>
          </w:r>
          <w:proofErr w:type="spellEnd"/>
          <w:r>
            <w:t xml:space="preserve">, Y. (2009a). The </w:t>
          </w:r>
          <w:proofErr w:type="spellStart"/>
          <w:r>
            <w:t>bellkor</w:t>
          </w:r>
          <w:proofErr w:type="spellEnd"/>
          <w:r>
            <w:t xml:space="preserve"> solution to the </w:t>
          </w:r>
          <w:proofErr w:type="spellStart"/>
          <w:r>
            <w:t>netflix</w:t>
          </w:r>
          <w:proofErr w:type="spellEnd"/>
          <w:r>
            <w:t xml:space="preserve"> grand prize.</w:t>
          </w:r>
          <w:bookmarkEnd w:id="154"/>
          <w:r>
            <w:t xml:space="preserve"> </w:t>
          </w:r>
          <w:r w:rsidRPr="00A130B2">
            <w:rPr>
              <w:i/>
            </w:rPr>
            <w:t>Netflix Prize Documentation</w:t>
          </w:r>
          <w:r w:rsidRPr="00A130B2">
            <w:t xml:space="preserve">, </w:t>
          </w:r>
          <w:r w:rsidRPr="00A130B2">
            <w:rPr>
              <w:i/>
            </w:rPr>
            <w:t>81</w:t>
          </w:r>
          <w:r w:rsidRPr="00A130B2">
            <w:t>(2009), 1–10.</w:t>
          </w:r>
        </w:p>
        <w:p w14:paraId="46C987F5" w14:textId="77777777" w:rsidR="00A130B2" w:rsidRDefault="00A130B2" w:rsidP="00A130B2">
          <w:pPr>
            <w:pStyle w:val="CitaviBibliographyEntry"/>
          </w:pPr>
          <w:bookmarkStart w:id="155" w:name="_CTVL001a20676b54b8a43989152965decf346ee"/>
          <w:proofErr w:type="spellStart"/>
          <w:r>
            <w:t>Koren</w:t>
          </w:r>
          <w:proofErr w:type="spellEnd"/>
          <w:r>
            <w:t>, Y. (2009b). Collaborative Filtering with Temporal Dynamics. In</w:t>
          </w:r>
          <w:bookmarkEnd w:id="155"/>
          <w:r>
            <w:t xml:space="preserve"> </w:t>
          </w:r>
          <w:r w:rsidRPr="00A130B2">
            <w:rPr>
              <w:i/>
            </w:rPr>
            <w:t xml:space="preserve">KDD ’09, Proceedings of the 15th ACM SIGKDD International Conference on Knowledge Discovery and Data Mining </w:t>
          </w:r>
          <w:r w:rsidRPr="00A130B2">
            <w:t>(pp. 447–456). New York, NY, USA: Association for Computing Machinery. https://doi.org/10.1145/1557019.1557072</w:t>
          </w:r>
        </w:p>
        <w:p w14:paraId="0715D343" w14:textId="77777777" w:rsidR="00A130B2" w:rsidRDefault="00A130B2" w:rsidP="00A130B2">
          <w:pPr>
            <w:pStyle w:val="CitaviBibliographyEntry"/>
          </w:pPr>
          <w:bookmarkStart w:id="156"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156"/>
          <w:r>
            <w:t xml:space="preserve"> </w:t>
          </w:r>
          <w:r w:rsidRPr="00A130B2">
            <w:rPr>
              <w:i/>
            </w:rPr>
            <w:t>Computer</w:t>
          </w:r>
          <w:r w:rsidRPr="00A130B2">
            <w:t xml:space="preserve">, </w:t>
          </w:r>
          <w:r w:rsidRPr="00A130B2">
            <w:rPr>
              <w:i/>
            </w:rPr>
            <w:t>42</w:t>
          </w:r>
          <w:r w:rsidRPr="00A130B2">
            <w:t>(8), 30–37.</w:t>
          </w:r>
        </w:p>
        <w:p w14:paraId="4897CE05" w14:textId="77777777" w:rsidR="00A130B2" w:rsidRDefault="00A130B2" w:rsidP="00A130B2">
          <w:pPr>
            <w:pStyle w:val="CitaviBibliographyEntry"/>
          </w:pPr>
          <w:bookmarkStart w:id="157"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157"/>
          <w:r>
            <w:t xml:space="preserve"> </w:t>
          </w:r>
          <w:r w:rsidRPr="00A130B2">
            <w:rPr>
              <w:i/>
            </w:rPr>
            <w:t xml:space="preserve">Recommender Systems Handbook </w:t>
          </w:r>
          <w:r w:rsidRPr="00A130B2">
            <w:t>(pp. 91–142). New York, NY: Springer US. https://doi.org/10.1007/978-1-0716-2197-4_3</w:t>
          </w:r>
        </w:p>
        <w:p w14:paraId="32C3F854" w14:textId="77777777" w:rsidR="00A130B2" w:rsidRDefault="00A130B2" w:rsidP="00A130B2">
          <w:pPr>
            <w:pStyle w:val="CitaviBibliographyEntry"/>
          </w:pPr>
          <w:bookmarkStart w:id="158" w:name="_CTVL0016de0e24082b54dcdbcf79d569c74b13d"/>
          <w:proofErr w:type="spellStart"/>
          <w:r>
            <w:t>Koychev</w:t>
          </w:r>
          <w:proofErr w:type="spellEnd"/>
          <w:r>
            <w:t>, I. (2004). Gradual Forgetting for Adaptation to Concept Drift.</w:t>
          </w:r>
          <w:bookmarkEnd w:id="158"/>
          <w:r>
            <w:t xml:space="preserve"> </w:t>
          </w:r>
          <w:r w:rsidRPr="00A130B2">
            <w:rPr>
              <w:i/>
            </w:rPr>
            <w:t>ECAI</w:t>
          </w:r>
          <w:r w:rsidRPr="00A130B2">
            <w:t>.</w:t>
          </w:r>
        </w:p>
        <w:p w14:paraId="608F4E31" w14:textId="77777777" w:rsidR="00A130B2" w:rsidRDefault="00A130B2" w:rsidP="00A130B2">
          <w:pPr>
            <w:pStyle w:val="CitaviBibliographyEntry"/>
          </w:pPr>
          <w:bookmarkStart w:id="159" w:name="_CTVL001fc1c46eadf0f4264a6d46a3f6ad7ea9f"/>
          <w:proofErr w:type="spellStart"/>
          <w:r>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159"/>
          <w:r>
            <w:t xml:space="preserve"> </w:t>
          </w:r>
          <w:r w:rsidRPr="00A130B2">
            <w:rPr>
              <w:i/>
            </w:rPr>
            <w:t>Machine Learning Operations (MLOps): Overview, Definition, and Architecture</w:t>
          </w:r>
          <w:r w:rsidRPr="00A130B2">
            <w:t xml:space="preserve">. Retrieved from http://arxiv.org/pdf/2205.02302v3 </w:t>
          </w:r>
        </w:p>
        <w:p w14:paraId="5BE5A9DE" w14:textId="77777777" w:rsidR="00A130B2" w:rsidRDefault="00A130B2" w:rsidP="00A130B2">
          <w:pPr>
            <w:pStyle w:val="CitaviBibliographyEntry"/>
          </w:pPr>
          <w:bookmarkStart w:id="160" w:name="_CTVL001429dcecf1b54405497e02fd6d6d23945"/>
          <w:r>
            <w:t>Kubeflow (n.d.). Kubeflow. Retrieved from https://www.kubeflow.org/</w:t>
          </w:r>
        </w:p>
        <w:p w14:paraId="6352B77B" w14:textId="77777777" w:rsidR="00A130B2" w:rsidRDefault="00A130B2" w:rsidP="00A130B2">
          <w:pPr>
            <w:pStyle w:val="CitaviBibliographyEntry"/>
          </w:pPr>
          <w:bookmarkStart w:id="161" w:name="_CTVL00187cf55c5ac384f3fb06d168d5d1a6e17"/>
          <w:bookmarkEnd w:id="160"/>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161"/>
          <w:r>
            <w:t xml:space="preserve"> </w:t>
          </w:r>
          <w:r w:rsidRPr="00A130B2">
            <w:rPr>
              <w:i/>
            </w:rPr>
            <w:t xml:space="preserve">Advances in Neural Information Processing Systems </w:t>
          </w:r>
          <w:r w:rsidRPr="00A130B2">
            <w:t>(Vol. 2). Morgan-Kaufmann. Retrieved from https://proceedings.neurips.cc/paper/1989/file/53c3bce66e43be4f209556518c2fcb54-Paper.pdf</w:t>
          </w:r>
        </w:p>
        <w:p w14:paraId="2907B4E7" w14:textId="77777777" w:rsidR="00A130B2" w:rsidRDefault="00A130B2" w:rsidP="00A130B2">
          <w:pPr>
            <w:pStyle w:val="CitaviBibliographyEntry"/>
          </w:pPr>
          <w:bookmarkStart w:id="162" w:name="_CTVL001218861bc42aa479cad09dcbe4c912b05"/>
          <w:r>
            <w:lastRenderedPageBreak/>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162"/>
          <w:r>
            <w:t xml:space="preserve"> </w:t>
          </w:r>
          <w:r w:rsidRPr="00A130B2">
            <w:rPr>
              <w:i/>
            </w:rPr>
            <w:t xml:space="preserve">Proceedings of the 24th ACM SIGKDD International Conference on Knowledge Discovery &amp; Data Mining </w:t>
          </w:r>
          <w:r w:rsidRPr="00A130B2">
            <w:t>(pp. 1754–1763). New York, NY, USA: ACM. https://doi.org/10.1145/3219819.3220023</w:t>
          </w:r>
        </w:p>
        <w:p w14:paraId="7274FEAA" w14:textId="77777777" w:rsidR="00A130B2" w:rsidRDefault="00A130B2" w:rsidP="00A130B2">
          <w:pPr>
            <w:pStyle w:val="CitaviBibliographyEntry"/>
          </w:pPr>
          <w:bookmarkStart w:id="163" w:name="_CTVL0010cc5d094902949ab8a64bf8e2b94e237"/>
          <w:r>
            <w:t>Liu, A., Zhang, G., &amp; Lu, J. (2017). Fuzzy time windowing for gradual concept drift adaptation. In</w:t>
          </w:r>
          <w:bookmarkEnd w:id="163"/>
          <w:r>
            <w:t xml:space="preserve"> </w:t>
          </w:r>
          <w:r w:rsidRPr="00A130B2">
            <w:rPr>
              <w:i/>
            </w:rPr>
            <w:t xml:space="preserve">2017 IEEE International Conference on Fuzzy Systems (FUZZ-IEEE). </w:t>
          </w:r>
          <w:r w:rsidRPr="00A130B2">
            <w:t>Symposium conducted at the meeting of IEEE.</w:t>
          </w:r>
        </w:p>
        <w:p w14:paraId="38F8D3C2" w14:textId="77777777" w:rsidR="00A130B2" w:rsidRDefault="00A130B2" w:rsidP="00A130B2">
          <w:pPr>
            <w:pStyle w:val="CitaviBibliographyEntry"/>
          </w:pPr>
          <w:bookmarkStart w:id="164"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64"/>
          <w:r>
            <w:t xml:space="preserve"> </w:t>
          </w:r>
          <w:r w:rsidRPr="00A130B2">
            <w:rPr>
              <w:i/>
            </w:rPr>
            <w:t>IEEE Transactions on Computational Social Systems</w:t>
          </w:r>
          <w:r w:rsidRPr="00A130B2">
            <w:t xml:space="preserve">, </w:t>
          </w:r>
          <w:r w:rsidRPr="00A130B2">
            <w:rPr>
              <w:i/>
            </w:rPr>
            <w:t>5</w:t>
          </w:r>
          <w:r w:rsidRPr="00A130B2">
            <w:t>(1), 156–168. https://doi.org/10.1109/TCSS.2017.2772295</w:t>
          </w:r>
        </w:p>
        <w:p w14:paraId="336C5734" w14:textId="77777777" w:rsidR="00A130B2" w:rsidRDefault="00A130B2" w:rsidP="00A130B2">
          <w:pPr>
            <w:pStyle w:val="CitaviBibliographyEntry"/>
          </w:pPr>
          <w:bookmarkStart w:id="165" w:name="_CTVL001907f684504304dfda8468f963615ced1"/>
          <w:proofErr w:type="spellStart"/>
          <w:r>
            <w:t>Loehlin</w:t>
          </w:r>
          <w:proofErr w:type="spellEnd"/>
          <w:r>
            <w:t xml:space="preserve">, J. C., &amp; </w:t>
          </w:r>
          <w:proofErr w:type="spellStart"/>
          <w:r>
            <w:t>Beaujean</w:t>
          </w:r>
          <w:proofErr w:type="spellEnd"/>
          <w:r>
            <w:t>, A. A. (2017).</w:t>
          </w:r>
          <w:bookmarkEnd w:id="165"/>
          <w:r>
            <w:t xml:space="preserve"> </w:t>
          </w:r>
          <w:r w:rsidRPr="00A130B2">
            <w:rPr>
              <w:i/>
            </w:rPr>
            <w:t>Latent variable models: An introduction to factor, path, and structural equation analysis</w:t>
          </w:r>
          <w:r w:rsidRPr="00A130B2">
            <w:t xml:space="preserve"> (5. ed.). New York: Routledge. </w:t>
          </w:r>
        </w:p>
        <w:p w14:paraId="79360FC4" w14:textId="77777777" w:rsidR="00A130B2" w:rsidRDefault="00A130B2" w:rsidP="00A130B2">
          <w:pPr>
            <w:pStyle w:val="CitaviBibliographyEntry"/>
          </w:pPr>
          <w:bookmarkStart w:id="166" w:name="_CTVL001fbc0401ba2d940d2a5b055a605ddb8ca"/>
          <w:r>
            <w:t>Lu, J., Liu, A., Dong, F., Gu, F., Gama, J. [Joao], &amp; Zhang, G. (2018). Learning under Concept Drift: A Review.</w:t>
          </w:r>
          <w:bookmarkEnd w:id="166"/>
          <w:r>
            <w:t xml:space="preserve"> </w:t>
          </w:r>
          <w:r w:rsidRPr="00A130B2">
            <w:rPr>
              <w:i/>
            </w:rPr>
            <w:t>IEEE Transactions on Knowledge and Data Engineering</w:t>
          </w:r>
          <w:r w:rsidRPr="00A130B2">
            <w:t>, 1. https://doi.org/10.1109/TKDE.2018.2876857</w:t>
          </w:r>
        </w:p>
        <w:p w14:paraId="682B322B" w14:textId="77777777" w:rsidR="00A130B2" w:rsidRDefault="00A130B2" w:rsidP="00A130B2">
          <w:pPr>
            <w:pStyle w:val="CitaviBibliographyEntry"/>
          </w:pPr>
          <w:bookmarkStart w:id="167"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 T. (2012). Recommender systems.</w:t>
          </w:r>
          <w:bookmarkEnd w:id="167"/>
          <w:r>
            <w:t xml:space="preserve"> </w:t>
          </w:r>
          <w:r w:rsidRPr="00A130B2">
            <w:rPr>
              <w:i/>
            </w:rPr>
            <w:t>Physics Reports</w:t>
          </w:r>
          <w:r w:rsidRPr="00A130B2">
            <w:t xml:space="preserve">, </w:t>
          </w:r>
          <w:r w:rsidRPr="00A130B2">
            <w:rPr>
              <w:i/>
            </w:rPr>
            <w:t>519</w:t>
          </w:r>
          <w:r w:rsidRPr="00A130B2">
            <w:t>(1), 1–49. https://doi.org/10.1016/j.physrep.2012.02.006</w:t>
          </w:r>
        </w:p>
        <w:p w14:paraId="34663CB5" w14:textId="77777777" w:rsidR="00A130B2" w:rsidRDefault="00A130B2" w:rsidP="00A130B2">
          <w:pPr>
            <w:pStyle w:val="CitaviBibliographyEntry"/>
          </w:pPr>
          <w:bookmarkStart w:id="168" w:name="_CTVL00184f8d176a3144a5d959f1184b2c24a08"/>
          <w:r>
            <w:t xml:space="preserve">Lui, M., </w:t>
          </w:r>
          <w:proofErr w:type="spellStart"/>
          <w:r>
            <w:t>Yetim</w:t>
          </w:r>
          <w:proofErr w:type="spellEnd"/>
          <w:r>
            <w:t xml:space="preserve">, Y., </w:t>
          </w:r>
          <w:proofErr w:type="spellStart"/>
          <w:r>
            <w:t>Özkan</w:t>
          </w:r>
          <w:proofErr w:type="spellEnd"/>
          <w:r>
            <w:t>,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68"/>
          <w:r>
            <w:t xml:space="preserve"> </w:t>
          </w:r>
          <w:r w:rsidRPr="00A130B2">
            <w:rPr>
              <w:i/>
            </w:rPr>
            <w:t>Understanding Capacity-Driven Scale-Out Neural Recommendation Inference</w:t>
          </w:r>
          <w:r w:rsidRPr="00A130B2">
            <w:t>. Retrieved from http://arxiv.org/pdf/2011.02084v2 https://doi.org/pages</w:t>
          </w:r>
        </w:p>
        <w:p w14:paraId="4C92DC3B" w14:textId="77777777" w:rsidR="00A130B2" w:rsidRDefault="00A130B2" w:rsidP="00A130B2">
          <w:pPr>
            <w:pStyle w:val="CitaviBibliographyEntry"/>
          </w:pPr>
          <w:bookmarkStart w:id="169"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169"/>
          <w:r>
            <w:t xml:space="preserve"> </w:t>
          </w:r>
          <w:r w:rsidRPr="00A130B2">
            <w:rPr>
              <w:i/>
            </w:rPr>
            <w:t xml:space="preserve">2021 IEEE/ACM 1st Workshop on AI Engineering - Software Engineering for AI (WAIN) </w:t>
          </w:r>
          <w:r w:rsidRPr="00A130B2">
            <w:t>(pp. 109–112). IEEE. https://doi.org/10.1109/WAIN52551.2021.00024</w:t>
          </w:r>
        </w:p>
        <w:p w14:paraId="09CBC329" w14:textId="77777777" w:rsidR="00A130B2" w:rsidRDefault="00A130B2" w:rsidP="00A130B2">
          <w:pPr>
            <w:pStyle w:val="CitaviBibliographyEntry"/>
          </w:pPr>
          <w:bookmarkStart w:id="170" w:name="_CTVL0012bb9aad68db3461e8217ecb3623bdd01"/>
          <w:r>
            <w:t>May, R. J., Maier, H. R., &amp; Dandy, G. C. (2010). Data splitting for artificial neural networks using SOM-based stratified sampling.</w:t>
          </w:r>
          <w:bookmarkEnd w:id="170"/>
          <w:r>
            <w:t xml:space="preserve"> </w:t>
          </w:r>
          <w:r w:rsidRPr="00A130B2">
            <w:rPr>
              <w:i/>
            </w:rPr>
            <w:t>Neural Networks : The Official Journal of the International Neural Network Society</w:t>
          </w:r>
          <w:r w:rsidRPr="00A130B2">
            <w:t xml:space="preserve">, </w:t>
          </w:r>
          <w:r w:rsidRPr="00A130B2">
            <w:rPr>
              <w:i/>
            </w:rPr>
            <w:t>23</w:t>
          </w:r>
          <w:r w:rsidRPr="00A130B2">
            <w:t>(2), 283–294. https://doi.org/10.1016/j.neunet.2009.11.009</w:t>
          </w:r>
        </w:p>
        <w:p w14:paraId="0962E502" w14:textId="77777777" w:rsidR="00A130B2" w:rsidRDefault="00A130B2" w:rsidP="00A130B2">
          <w:pPr>
            <w:pStyle w:val="CitaviBibliographyEntry"/>
          </w:pPr>
          <w:bookmarkStart w:id="171" w:name="_CTVL0011ccbbbb49dcf408685ca9bfd44b85121"/>
          <w:r>
            <w:t>Meta (2022). Inside the Lab: AI breakthroughs that will power the metaverse. Retrieved from https://ai.facebook.com/blog/meta-ai-inside-the-lab/</w:t>
          </w:r>
        </w:p>
        <w:p w14:paraId="0FEA9763" w14:textId="77777777" w:rsidR="00A130B2" w:rsidRDefault="00A130B2" w:rsidP="00A130B2">
          <w:pPr>
            <w:pStyle w:val="CitaviBibliographyEntry"/>
          </w:pPr>
          <w:bookmarkStart w:id="172" w:name="_CTVL0018c36ee259d7f451d8e8b550cc773dae6"/>
          <w:bookmarkEnd w:id="171"/>
          <w:r>
            <w:t>Microsoft (n.d.). Machine Learning operations maturity model. Retrieved from https://docs.microsoft.com/en-us/azure/architecture/example-scenario/mlops/mlops-maturity-model</w:t>
          </w:r>
        </w:p>
        <w:p w14:paraId="4A2893FE" w14:textId="77777777" w:rsidR="00A130B2" w:rsidRDefault="00A130B2" w:rsidP="00A130B2">
          <w:pPr>
            <w:pStyle w:val="CitaviBibliographyEntry"/>
          </w:pPr>
          <w:bookmarkStart w:id="173" w:name="_CTVL0010e2d588e030b4862bdf22c8ec21c1879"/>
          <w:bookmarkEnd w:id="172"/>
          <w:r>
            <w:t>Minsky, M. (1961). Steps toward Artificial Intelligence.</w:t>
          </w:r>
          <w:bookmarkEnd w:id="173"/>
          <w:r>
            <w:t xml:space="preserve"> </w:t>
          </w:r>
          <w:r w:rsidRPr="00A130B2">
            <w:rPr>
              <w:i/>
            </w:rPr>
            <w:t>Proceedings of the IRE</w:t>
          </w:r>
          <w:r w:rsidRPr="00A130B2">
            <w:t xml:space="preserve">, </w:t>
          </w:r>
          <w:r w:rsidRPr="00A130B2">
            <w:rPr>
              <w:i/>
            </w:rPr>
            <w:t>49</w:t>
          </w:r>
          <w:r w:rsidRPr="00A130B2">
            <w:t>(1), 8–30. https://doi.org/10.1109/JRPROC.1961.287775</w:t>
          </w:r>
        </w:p>
        <w:p w14:paraId="7A45FA47" w14:textId="77777777" w:rsidR="00A130B2" w:rsidRDefault="00A130B2" w:rsidP="00A130B2">
          <w:pPr>
            <w:pStyle w:val="CitaviBibliographyEntry"/>
          </w:pPr>
          <w:bookmarkStart w:id="174" w:name="_CTVL00109a964abb6b84f43a966831903f60a22"/>
          <w:r>
            <w:t>Miranda, L. J. (2021). Towards data-centric machine learning: a short review.</w:t>
          </w:r>
          <w:bookmarkEnd w:id="174"/>
          <w:r>
            <w:t xml:space="preserve"> </w:t>
          </w:r>
          <w:r w:rsidRPr="00A130B2">
            <w:rPr>
              <w:i/>
            </w:rPr>
            <w:t xml:space="preserve">Ljvmiranda921. </w:t>
          </w:r>
          <w:proofErr w:type="spellStart"/>
          <w:r w:rsidRPr="00A130B2">
            <w:rPr>
              <w:i/>
            </w:rPr>
            <w:t>Github</w:t>
          </w:r>
          <w:proofErr w:type="spellEnd"/>
          <w:r w:rsidRPr="00A130B2">
            <w:rPr>
              <w:i/>
            </w:rPr>
            <w:t>. Io</w:t>
          </w:r>
          <w:r w:rsidRPr="00A130B2">
            <w:t>.</w:t>
          </w:r>
        </w:p>
        <w:p w14:paraId="260CCBE5" w14:textId="77777777" w:rsidR="00A130B2" w:rsidRDefault="00A130B2" w:rsidP="00A130B2">
          <w:pPr>
            <w:pStyle w:val="CitaviBibliographyEntry"/>
          </w:pPr>
          <w:bookmarkStart w:id="175" w:name="_CTVL001940bb32260bb409d98e80f93a50dec03"/>
          <w:r>
            <w:lastRenderedPageBreak/>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175"/>
          <w:r>
            <w:t xml:space="preserve"> </w:t>
          </w:r>
          <w:r w:rsidRPr="00A130B2">
            <w:rPr>
              <w:i/>
            </w:rPr>
            <w:t>Information Resources Management Journal</w:t>
          </w:r>
          <w:r w:rsidRPr="00A130B2">
            <w:t xml:space="preserve">, </w:t>
          </w:r>
          <w:r w:rsidRPr="00A130B2">
            <w:rPr>
              <w:i/>
            </w:rPr>
            <w:t>10</w:t>
          </w:r>
          <w:r w:rsidRPr="00A130B2">
            <w:t>(1), 6–26. https://doi.org/10.4018/irmj.1997010101</w:t>
          </w:r>
        </w:p>
        <w:p w14:paraId="0371BFDD" w14:textId="77777777" w:rsidR="00A130B2" w:rsidRDefault="00A130B2" w:rsidP="00A130B2">
          <w:pPr>
            <w:pStyle w:val="CitaviBibliographyEntry"/>
          </w:pPr>
          <w:bookmarkStart w:id="176" w:name="_CTVL0015a391e413c5a40859500b06eaa59c969"/>
          <w:r>
            <w:t xml:space="preserve">Nair, V., &amp; Hinton, G. E. (2010). Rectified linear units improve restricted </w:t>
          </w:r>
          <w:proofErr w:type="spellStart"/>
          <w:r>
            <w:t>boltzmann</w:t>
          </w:r>
          <w:proofErr w:type="spellEnd"/>
          <w:r>
            <w:t xml:space="preserve"> machines. In</w:t>
          </w:r>
          <w:bookmarkEnd w:id="176"/>
          <w:r>
            <w:t xml:space="preserve"> </w:t>
          </w:r>
          <w:proofErr w:type="spellStart"/>
          <w:r w:rsidRPr="00A130B2">
            <w:rPr>
              <w:i/>
            </w:rPr>
            <w:t>Icml</w:t>
          </w:r>
          <w:proofErr w:type="spellEnd"/>
          <w:r w:rsidRPr="00A130B2">
            <w:t>.</w:t>
          </w:r>
        </w:p>
        <w:p w14:paraId="01226E0E" w14:textId="77777777" w:rsidR="00A130B2" w:rsidRDefault="00A130B2" w:rsidP="00A130B2">
          <w:pPr>
            <w:pStyle w:val="CitaviBibliographyEntry"/>
          </w:pPr>
          <w:bookmarkStart w:id="177"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177"/>
          <w:r>
            <w:t xml:space="preserve"> </w:t>
          </w:r>
          <w:r w:rsidRPr="00A130B2">
            <w:rPr>
              <w:i/>
            </w:rPr>
            <w:t>Deep Learning Recommendation Model for Personalization and Recommendation Systems</w:t>
          </w:r>
          <w:r w:rsidRPr="00A130B2">
            <w:t xml:space="preserve">. Retrieved from http://arxiv.org/pdf/1906.00091v1 </w:t>
          </w:r>
        </w:p>
        <w:p w14:paraId="4D0EAC8E" w14:textId="77777777" w:rsidR="00A130B2" w:rsidRDefault="00A130B2" w:rsidP="00A130B2">
          <w:pPr>
            <w:pStyle w:val="CitaviBibliographyEntry"/>
          </w:pPr>
          <w:bookmarkStart w:id="178"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5C754682" w14:textId="77777777" w:rsidR="00A130B2" w:rsidRDefault="00A130B2" w:rsidP="00A130B2">
          <w:pPr>
            <w:pStyle w:val="CitaviBibliographyEntry"/>
          </w:pPr>
          <w:bookmarkStart w:id="179" w:name="_CTVL001d58c64bc525b456e8ec2c748df0c8f82"/>
          <w:bookmarkEnd w:id="178"/>
          <w:r>
            <w:t>Pandas (n.d.). pandas. Retrieved from https://pandas.pydata.org/</w:t>
          </w:r>
        </w:p>
        <w:p w14:paraId="0D335A1F" w14:textId="77777777" w:rsidR="00A130B2" w:rsidRDefault="00A130B2" w:rsidP="00A130B2">
          <w:pPr>
            <w:pStyle w:val="CitaviBibliographyEntry"/>
          </w:pPr>
          <w:bookmarkStart w:id="180" w:name="_CTVL001eba84538ac07417892f6534d797d40ab"/>
          <w:bookmarkEnd w:id="179"/>
          <w:proofErr w:type="spellStart"/>
          <w:r>
            <w:t>Qahtan</w:t>
          </w:r>
          <w:proofErr w:type="spellEnd"/>
          <w:r>
            <w:t>, A. A., Alharbi, B., Wang, S., &amp; Zhang, X. [</w:t>
          </w:r>
          <w:proofErr w:type="spellStart"/>
          <w:r>
            <w:t>Xiangliang</w:t>
          </w:r>
          <w:proofErr w:type="spellEnd"/>
          <w:r>
            <w:t>] (2015). A PCA-Based Change Detection Framework for Multidimensional Data Streams: Change Detection in Multidimensional Data Streams. In</w:t>
          </w:r>
          <w:bookmarkEnd w:id="180"/>
          <w:r>
            <w:t xml:space="preserve"> </w:t>
          </w:r>
          <w:r w:rsidRPr="00A130B2">
            <w:rPr>
              <w:i/>
            </w:rPr>
            <w:t xml:space="preserve">KDD ’15, Proceedings of the 21th ACM SIGKDD International Conference on Knowledge Discovery and Data Mining </w:t>
          </w:r>
          <w:r w:rsidRPr="00A130B2">
            <w:t>(pp. 935–944). New York, NY, USA: Association for Computing Machinery. https://doi.org/10.1145/2783258.2783359</w:t>
          </w:r>
        </w:p>
        <w:p w14:paraId="00356F0D" w14:textId="77777777" w:rsidR="00A130B2" w:rsidRDefault="00A130B2" w:rsidP="00A130B2">
          <w:pPr>
            <w:pStyle w:val="CitaviBibliographyEntry"/>
          </w:pPr>
          <w:bookmarkStart w:id="181" w:name="_CTVL001d7b32e07c55f47bf90cea967c13decb7"/>
          <w:r>
            <w:t>Refinitiv (2020).</w:t>
          </w:r>
          <w:bookmarkEnd w:id="181"/>
          <w:r>
            <w:t xml:space="preserve"> </w:t>
          </w:r>
          <w:r w:rsidRPr="00A130B2">
            <w:rPr>
              <w:i/>
            </w:rPr>
            <w:t>THE RISE OF THE DATA SCIENTIST:: Machine learning models for the future</w:t>
          </w:r>
          <w:r w:rsidRPr="00A130B2">
            <w:t xml:space="preserve">. Retrieved from https://www.refinitiv.com/en/resources/special-report/refinitiv-2020-artificial-intelligence-machine-learning-global-study </w:t>
          </w:r>
        </w:p>
        <w:p w14:paraId="4E313B31" w14:textId="77777777" w:rsidR="00A130B2" w:rsidRDefault="00A130B2" w:rsidP="00A130B2">
          <w:pPr>
            <w:pStyle w:val="CitaviBibliographyEntry"/>
          </w:pPr>
          <w:bookmarkStart w:id="182"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182"/>
          <w:r>
            <w:t xml:space="preserve"> </w:t>
          </w:r>
          <w:r w:rsidRPr="00A130B2">
            <w:rPr>
              <w:i/>
            </w:rPr>
            <w:t xml:space="preserve">Fourteenth ACM Conference on Recommender Systems </w:t>
          </w:r>
          <w:r w:rsidRPr="00A130B2">
            <w:t>(pp. 240–248). New York, NY, USA: Association for Computing Machinery. https://doi.org/10.1145/3383313.3412488</w:t>
          </w:r>
        </w:p>
        <w:p w14:paraId="2D99E242" w14:textId="77777777" w:rsidR="00A130B2" w:rsidRDefault="00A130B2" w:rsidP="00A130B2">
          <w:pPr>
            <w:pStyle w:val="CitaviBibliographyEntry"/>
          </w:pPr>
          <w:bookmarkStart w:id="183"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183"/>
          <w:r>
            <w:t xml:space="preserve"> </w:t>
          </w:r>
          <w:r w:rsidRPr="00A130B2">
            <w:rPr>
              <w:i/>
            </w:rPr>
            <w:t>A Data Quality-Driven View of MLOps</w:t>
          </w:r>
          <w:r w:rsidRPr="00A130B2">
            <w:t xml:space="preserve">. Retrieved from http://arxiv.org/pdf/2102.07750v1 </w:t>
          </w:r>
        </w:p>
        <w:p w14:paraId="2EA7C772" w14:textId="77777777" w:rsidR="00A130B2" w:rsidRDefault="00A130B2" w:rsidP="00A130B2">
          <w:pPr>
            <w:pStyle w:val="CitaviBibliographyEntry"/>
          </w:pPr>
          <w:bookmarkStart w:id="184" w:name="_CTVL001afe4070d69ce4362aa65c65d75cc5021"/>
          <w:proofErr w:type="spellStart"/>
          <w:r>
            <w:t>Rimol</w:t>
          </w:r>
          <w:proofErr w:type="spellEnd"/>
          <w:r>
            <w:t>, M. (2021, November 22).</w:t>
          </w:r>
          <w:bookmarkEnd w:id="184"/>
          <w:r>
            <w:t xml:space="preserve"> </w:t>
          </w:r>
          <w:r w:rsidRPr="00A130B2">
            <w:rPr>
              <w:i/>
            </w:rPr>
            <w:t>Gartner Forecasts Worldwide Artificial Intelligence Software Market to Reach $62 Billion in 2022</w:t>
          </w:r>
          <w:r w:rsidRPr="00A130B2">
            <w:t xml:space="preserve">. Retrieved from Gartner website: https://www.gartner.com/en/newsroom/press-releases/2021-11-22-gartner-forecasts-worldwide-artificial-intelligence-software-market-to-reach-62-billion-in-2022 </w:t>
          </w:r>
        </w:p>
        <w:p w14:paraId="189CBA3A" w14:textId="77777777" w:rsidR="00A130B2" w:rsidRDefault="00A130B2" w:rsidP="00A130B2">
          <w:pPr>
            <w:pStyle w:val="CitaviBibliographyEntry"/>
            <w:rPr>
              <w:i/>
            </w:rPr>
          </w:pPr>
          <w:bookmarkStart w:id="185" w:name="_CTVL0011b70ababf0ef401d957781d605e2c3e7"/>
          <w:r>
            <w:t>Rosenblatt, F. (1961).</w:t>
          </w:r>
          <w:bookmarkEnd w:id="185"/>
          <w:r>
            <w:t xml:space="preserve"> </w:t>
          </w:r>
          <w:r w:rsidRPr="00A130B2">
            <w:rPr>
              <w:i/>
            </w:rPr>
            <w:t xml:space="preserve">Principles of </w:t>
          </w:r>
          <w:proofErr w:type="spellStart"/>
          <w:r w:rsidRPr="00A130B2">
            <w:rPr>
              <w:i/>
            </w:rPr>
            <w:t>neurodynamics</w:t>
          </w:r>
          <w:proofErr w:type="spellEnd"/>
          <w:r w:rsidRPr="00A130B2">
            <w:rPr>
              <w:i/>
            </w:rPr>
            <w:t xml:space="preserve">. </w:t>
          </w:r>
          <w:proofErr w:type="spellStart"/>
          <w:r w:rsidRPr="00A130B2">
            <w:rPr>
              <w:i/>
            </w:rPr>
            <w:t>perceptrons</w:t>
          </w:r>
          <w:proofErr w:type="spellEnd"/>
          <w:r w:rsidRPr="00A130B2">
            <w:rPr>
              <w:i/>
            </w:rPr>
            <w:t xml:space="preserve"> and the theory of brain mechanisms. </w:t>
          </w:r>
        </w:p>
        <w:p w14:paraId="20ACC661" w14:textId="77777777" w:rsidR="00A130B2" w:rsidRDefault="00A130B2" w:rsidP="00A130B2">
          <w:pPr>
            <w:pStyle w:val="CitaviBibliographyEntry"/>
          </w:pPr>
          <w:bookmarkStart w:id="186" w:name="_CTVL001fda79fb0273c4e0dadd2eb66caed3747"/>
          <w:proofErr w:type="spellStart"/>
          <w:r>
            <w:lastRenderedPageBreak/>
            <w:t>Ruf</w:t>
          </w:r>
          <w:proofErr w:type="spellEnd"/>
          <w:r>
            <w:t xml:space="preserve">, P., Madan, M., Reich, C., &amp; </w:t>
          </w:r>
          <w:proofErr w:type="spellStart"/>
          <w:r>
            <w:t>Ould</w:t>
          </w:r>
          <w:proofErr w:type="spellEnd"/>
          <w:r>
            <w:t>-Abdeslam, D. (2021). Demystifying MLOps and Presenting a Recipe for the Selection of Open-Source Tools.</w:t>
          </w:r>
          <w:bookmarkEnd w:id="186"/>
          <w:r>
            <w:t xml:space="preserve"> </w:t>
          </w:r>
          <w:r w:rsidRPr="00A130B2">
            <w:rPr>
              <w:i/>
            </w:rPr>
            <w:t>Applied Sciences</w:t>
          </w:r>
          <w:r w:rsidRPr="00A130B2">
            <w:t xml:space="preserve">, </w:t>
          </w:r>
          <w:r w:rsidRPr="00A130B2">
            <w:rPr>
              <w:i/>
            </w:rPr>
            <w:t>11</w:t>
          </w:r>
          <w:r w:rsidRPr="00A130B2">
            <w:t>(19), 8861. https://doi.org/10.3390/app11198861</w:t>
          </w:r>
        </w:p>
        <w:p w14:paraId="1A286003" w14:textId="77777777" w:rsidR="00A130B2" w:rsidRDefault="00A130B2" w:rsidP="00A130B2">
          <w:pPr>
            <w:pStyle w:val="CitaviBibliographyEntry"/>
          </w:pPr>
          <w:bookmarkStart w:id="187"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26BC1CD8" w14:textId="77777777" w:rsidR="00A130B2" w:rsidRDefault="00A130B2" w:rsidP="00A130B2">
          <w:pPr>
            <w:pStyle w:val="CitaviBibliographyEntry"/>
          </w:pPr>
          <w:bookmarkStart w:id="188" w:name="_CTVL0018c0e0b3fa7c240d7ac6e9536b78b8304"/>
          <w:bookmarkEnd w:id="187"/>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188"/>
          <w:r>
            <w:t xml:space="preserve"> </w:t>
          </w:r>
          <w:r w:rsidRPr="00A130B2">
            <w:rPr>
              <w:i/>
            </w:rPr>
            <w:t>Advances in Neural Information Processing Systems</w:t>
          </w:r>
          <w:r w:rsidRPr="00A130B2">
            <w:t xml:space="preserve">, </w:t>
          </w:r>
          <w:r w:rsidRPr="00A130B2">
            <w:rPr>
              <w:i/>
            </w:rPr>
            <w:t>28</w:t>
          </w:r>
          <w:r w:rsidRPr="00A130B2">
            <w:t>(2), 2503–2511.</w:t>
          </w:r>
        </w:p>
        <w:p w14:paraId="2CFAADF0" w14:textId="77777777" w:rsidR="00A130B2" w:rsidRDefault="00A130B2" w:rsidP="00A130B2">
          <w:pPr>
            <w:pStyle w:val="CitaviBibliographyEntry"/>
          </w:pPr>
          <w:bookmarkStart w:id="189"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189"/>
          <w:r>
            <w:t xml:space="preserve"> </w:t>
          </w:r>
          <w:r w:rsidRPr="00A130B2">
            <w:rPr>
              <w:i/>
            </w:rPr>
            <w:t>1</w:t>
          </w:r>
          <w:r w:rsidRPr="00A130B2">
            <w:t>, 1–12. https://doi.org/10.1145/3382494.3410681</w:t>
          </w:r>
        </w:p>
        <w:p w14:paraId="6E0C5B5D" w14:textId="77777777" w:rsidR="00A130B2" w:rsidRDefault="00A130B2" w:rsidP="00A130B2">
          <w:pPr>
            <w:pStyle w:val="CitaviBibliographyEntry"/>
          </w:pPr>
          <w:bookmarkStart w:id="190"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190"/>
          <w:r>
            <w:t xml:space="preserve"> </w:t>
          </w:r>
          <w:r w:rsidRPr="00A130B2">
            <w:rPr>
              <w:i/>
            </w:rPr>
            <w:t xml:space="preserve">Proceedings of the 22nd ACM SIGKDD International Conference on Knowledge Discovery and Data Mining </w:t>
          </w:r>
          <w:r w:rsidRPr="00A130B2">
            <w:t>(pp. 255–262). New York, NY, USA: ACM. https://doi.org/10.1145/2939672.2939704</w:t>
          </w:r>
        </w:p>
        <w:p w14:paraId="6021E1F6" w14:textId="77777777" w:rsidR="00A130B2" w:rsidRDefault="00A130B2" w:rsidP="00A130B2">
          <w:pPr>
            <w:pStyle w:val="CitaviBibliographyEntry"/>
          </w:pPr>
          <w:bookmarkStart w:id="191"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191"/>
          <w:r>
            <w:t xml:space="preserve"> </w:t>
          </w:r>
          <w:r w:rsidRPr="00A130B2">
            <w:rPr>
              <w:i/>
            </w:rPr>
            <w:t>International Journal of Business and Systems Research</w:t>
          </w:r>
          <w:r w:rsidRPr="00A130B2">
            <w:t xml:space="preserve">, </w:t>
          </w:r>
          <w:r w:rsidRPr="00A130B2">
            <w:rPr>
              <w:i/>
            </w:rPr>
            <w:t>15</w:t>
          </w:r>
          <w:r w:rsidRPr="00A130B2">
            <w:t>(1), 14. https://doi.org/10.1504/ijbsr.2021.10033303</w:t>
          </w:r>
        </w:p>
        <w:p w14:paraId="43F5AB17" w14:textId="77777777" w:rsidR="00A130B2" w:rsidRDefault="00A130B2" w:rsidP="00A130B2">
          <w:pPr>
            <w:pStyle w:val="CitaviBibliographyEntry"/>
          </w:pPr>
          <w:bookmarkStart w:id="192"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192"/>
          <w:r>
            <w:t xml:space="preserve"> </w:t>
          </w:r>
          <w:r w:rsidRPr="00A130B2">
            <w:rPr>
              <w:i/>
            </w:rPr>
            <w:t>Machine Learning and Knowledge Extraction</w:t>
          </w:r>
          <w:r w:rsidRPr="00A130B2">
            <w:t xml:space="preserve">, </w:t>
          </w:r>
          <w:r w:rsidRPr="00A130B2">
            <w:rPr>
              <w:i/>
            </w:rPr>
            <w:t>3</w:t>
          </w:r>
          <w:r w:rsidRPr="00A130B2">
            <w:t>(2), 392–413. https://doi.org/10.3390/make3020020</w:t>
          </w:r>
        </w:p>
        <w:p w14:paraId="05EE06CD" w14:textId="77777777" w:rsidR="00A130B2" w:rsidRDefault="00A130B2" w:rsidP="00A130B2">
          <w:pPr>
            <w:pStyle w:val="CitaviBibliographyEntry"/>
          </w:pPr>
          <w:bookmarkStart w:id="193"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93"/>
          <w:r>
            <w:t xml:space="preserve"> </w:t>
          </w:r>
          <w:r w:rsidRPr="00A130B2">
            <w:rPr>
              <w:i/>
            </w:rPr>
            <w:t>Advances in Artificial Intelligence</w:t>
          </w:r>
          <w:r w:rsidRPr="00A130B2">
            <w:t xml:space="preserve">, </w:t>
          </w:r>
          <w:r w:rsidRPr="00A130B2">
            <w:rPr>
              <w:i/>
            </w:rPr>
            <w:t>2009</w:t>
          </w:r>
          <w:r w:rsidRPr="00A130B2">
            <w:t>, 1–19. https://doi.org/10.1155/2009/421425</w:t>
          </w:r>
        </w:p>
        <w:p w14:paraId="2E33CF8C" w14:textId="77777777" w:rsidR="00A130B2" w:rsidRDefault="00A130B2" w:rsidP="00A130B2">
          <w:pPr>
            <w:pStyle w:val="CitaviBibliographyEntry"/>
          </w:pPr>
          <w:bookmarkStart w:id="194"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194"/>
          <w:r>
            <w:t xml:space="preserve"> </w:t>
          </w:r>
          <w:r w:rsidRPr="00A130B2">
            <w:rPr>
              <w:i/>
            </w:rPr>
            <w:t xml:space="preserve">2022 IEEE 12th Annual Computing and Communication Workshop and Conference (CCWC) </w:t>
          </w:r>
          <w:r w:rsidRPr="00A130B2">
            <w:t>(pp. 453–460). IEEE. https://doi.org/10.1109/CCWC54503.2022.9720902</w:t>
          </w:r>
        </w:p>
        <w:p w14:paraId="07AEC502" w14:textId="77777777" w:rsidR="00A130B2" w:rsidRDefault="00A130B2" w:rsidP="00A130B2">
          <w:pPr>
            <w:pStyle w:val="CitaviBibliographyEntry"/>
          </w:pPr>
          <w:bookmarkStart w:id="195" w:name="_CTVL001be73c4f845cc48e1b8ca161c0d73770a"/>
          <w:r>
            <w:t>Tamburri, D. A. (2020). Sustainable MLOps: Trends and Challenges. In</w:t>
          </w:r>
          <w:bookmarkEnd w:id="195"/>
          <w:r>
            <w:t xml:space="preserve"> </w:t>
          </w:r>
          <w:r w:rsidRPr="00A130B2">
            <w:rPr>
              <w:i/>
            </w:rPr>
            <w:t xml:space="preserve">2020 22nd International Symposium on Symbolic and Numeric Algorithms for Scientific Computing (SYNASC) </w:t>
          </w:r>
          <w:r w:rsidRPr="00A130B2">
            <w:t>(pp. 17–23). IEEE. https://doi.org/10.1109/SYNASC51798.2020.00015</w:t>
          </w:r>
        </w:p>
        <w:p w14:paraId="767DFC11" w14:textId="77777777" w:rsidR="00A130B2" w:rsidRDefault="00A130B2" w:rsidP="00A130B2">
          <w:pPr>
            <w:pStyle w:val="CitaviBibliographyEntry"/>
          </w:pPr>
          <w:bookmarkStart w:id="196" w:name="_CTVL001ca86fb2216cc4684a0165370b7561d52"/>
          <w:r>
            <w:t>TensorFlow (n.d.). TensorFlow Recommenders. Retrieved from https://www.tensorflow.org/recommenders</w:t>
          </w:r>
        </w:p>
        <w:p w14:paraId="4857EFDA" w14:textId="77777777" w:rsidR="00A130B2" w:rsidRDefault="00A130B2" w:rsidP="00A130B2">
          <w:pPr>
            <w:pStyle w:val="CitaviBibliographyEntry"/>
          </w:pPr>
          <w:bookmarkStart w:id="197" w:name="_CTVL0014f6a45c63ee14703a167af60e42ede23"/>
          <w:bookmarkEnd w:id="196"/>
          <w:r>
            <w:lastRenderedPageBreak/>
            <w:t>TensorFlow (2022a). Deep &amp; Cross Network (DCN). Retrieved from https://www.tensorflow.org/recommenders/examples/dcn</w:t>
          </w:r>
        </w:p>
        <w:p w14:paraId="6F95B507" w14:textId="77777777" w:rsidR="00A130B2" w:rsidRDefault="00A130B2" w:rsidP="00A130B2">
          <w:pPr>
            <w:pStyle w:val="CitaviBibliographyEntry"/>
          </w:pPr>
          <w:bookmarkStart w:id="198" w:name="_CTVL00152fb0ebe12bf4715811c42ff098d666d"/>
          <w:bookmarkEnd w:id="197"/>
          <w:r>
            <w:t>TensorFlow (2022b). TFRS API: All symbols in TensorFlow Recommenders. Retrieved from https://www.tensorflow.org/recommenders/api_docs/python/tfrs/all_symbols</w:t>
          </w:r>
        </w:p>
        <w:p w14:paraId="698D7A00" w14:textId="77777777" w:rsidR="00A130B2" w:rsidRDefault="00A130B2" w:rsidP="00A130B2">
          <w:pPr>
            <w:pStyle w:val="CitaviBibliographyEntry"/>
          </w:pPr>
          <w:bookmarkStart w:id="199" w:name="_CTVL0010396afe5ba6442bbb8faaa092f83e6ed"/>
          <w:bookmarkEnd w:id="198"/>
          <w:r>
            <w:t xml:space="preserve">Theodoridis, J., &amp; </w:t>
          </w:r>
          <w:proofErr w:type="spellStart"/>
          <w:r>
            <w:t>Grießhaber</w:t>
          </w:r>
          <w:proofErr w:type="spellEnd"/>
          <w:r>
            <w:t xml:space="preserve">, D. (n.d.). </w:t>
          </w:r>
          <w:proofErr w:type="spellStart"/>
          <w:r>
            <w:t>Deeplearning</w:t>
          </w:r>
          <w:proofErr w:type="spellEnd"/>
          <w:r>
            <w:t xml:space="preserve"> Cluster - Docs. Retrieved from https://deeplearn.pages.mi.hdm-stuttgart.de/docs/</w:t>
          </w:r>
        </w:p>
        <w:p w14:paraId="13C79C5B" w14:textId="77777777" w:rsidR="00A130B2" w:rsidRDefault="00A130B2" w:rsidP="00A130B2">
          <w:pPr>
            <w:pStyle w:val="CitaviBibliographyEntry"/>
          </w:pPr>
          <w:bookmarkStart w:id="200" w:name="_CTVL0017b613a10395c40f9b01f41448c8ad104"/>
          <w:bookmarkEnd w:id="199"/>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200"/>
          <w:r>
            <w:t xml:space="preserve"> </w:t>
          </w:r>
          <w:r w:rsidRPr="00A130B2">
            <w:rPr>
              <w:i/>
            </w:rPr>
            <w:t>International Journal of Electronic Commerce</w:t>
          </w:r>
          <w:r w:rsidRPr="00A130B2">
            <w:t xml:space="preserve">, </w:t>
          </w:r>
          <w:r w:rsidRPr="00A130B2">
            <w:rPr>
              <w:i/>
            </w:rPr>
            <w:t>4</w:t>
          </w:r>
          <w:r w:rsidRPr="00A130B2">
            <w:t>(4), 83–104. https://doi.org/10.1080/10864415.2000.11518380</w:t>
          </w:r>
        </w:p>
        <w:p w14:paraId="76D4680E" w14:textId="77777777" w:rsidR="00A130B2" w:rsidRDefault="00A130B2" w:rsidP="00A130B2">
          <w:pPr>
            <w:pStyle w:val="CitaviBibliographyEntry"/>
          </w:pPr>
          <w:bookmarkStart w:id="201" w:name="_CTVL00107b59ad7728a4751ac1c97f8b0ba36fb"/>
          <w:r>
            <w:t>Wang, R., Fu, B., Fu, G., &amp; Wang, M. (2017, August 17).</w:t>
          </w:r>
          <w:bookmarkEnd w:id="201"/>
          <w:r>
            <w:t xml:space="preserve"> </w:t>
          </w:r>
          <w:r w:rsidRPr="00A130B2">
            <w:rPr>
              <w:i/>
            </w:rPr>
            <w:t>Deep &amp; Cross Network for Ad Click Predictions</w:t>
          </w:r>
          <w:r w:rsidRPr="00A130B2">
            <w:t>. Retrieved from http://arxiv.org/pdf/1708.05123v1 https://doi.org/AdKDD</w:t>
          </w:r>
        </w:p>
        <w:p w14:paraId="18FC9A4C" w14:textId="77777777" w:rsidR="00A130B2" w:rsidRDefault="00A130B2" w:rsidP="00A130B2">
          <w:pPr>
            <w:pStyle w:val="CitaviBibliographyEntry"/>
          </w:pPr>
          <w:bookmarkStart w:id="202"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202"/>
          <w:r>
            <w:t xml:space="preserve"> </w:t>
          </w:r>
          <w:r w:rsidRPr="00A130B2">
            <w:rPr>
              <w:i/>
            </w:rPr>
            <w:t xml:space="preserve">Proceedings of the Web Conference 2021 </w:t>
          </w:r>
          <w:r w:rsidRPr="00A130B2">
            <w:t>(pp. 1785–1797). New York, NY, USA: ACM. https://doi.org/10.1145/3442381.3450078</w:t>
          </w:r>
        </w:p>
        <w:p w14:paraId="76F21BB4" w14:textId="77777777" w:rsidR="00A130B2" w:rsidRDefault="00A130B2" w:rsidP="00A130B2">
          <w:pPr>
            <w:pStyle w:val="CitaviBibliographyEntry"/>
          </w:pPr>
          <w:bookmarkStart w:id="203"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2264D7FD" w14:textId="77777777" w:rsidR="00A130B2" w:rsidRDefault="00A130B2" w:rsidP="00A130B2">
          <w:pPr>
            <w:pStyle w:val="CitaviBibliographyEntry"/>
          </w:pPr>
          <w:bookmarkStart w:id="204" w:name="_CTVL0014c2e6615c4b542419b7a225008c0f5c7"/>
          <w:bookmarkEnd w:id="203"/>
          <w:r>
            <w:t xml:space="preserve">Yan, Y., &amp; Li, L. (2020). </w:t>
          </w:r>
          <w:proofErr w:type="spellStart"/>
          <w:r>
            <w:t>xDeepInt</w:t>
          </w:r>
          <w:proofErr w:type="spellEnd"/>
          <w:r>
            <w:t>: a hybrid architecture for modeling the vector-wise and bit-wise feature interactions.</w:t>
          </w:r>
        </w:p>
        <w:p w14:paraId="13532F65" w14:textId="77777777" w:rsidR="00A130B2" w:rsidRDefault="00A130B2" w:rsidP="00A130B2">
          <w:pPr>
            <w:pStyle w:val="CitaviBibliographyEntry"/>
          </w:pPr>
          <w:bookmarkStart w:id="205" w:name="_CTVL001dbb186a3b223468da3083f0961f01254"/>
          <w:bookmarkEnd w:id="204"/>
          <w:r>
            <w:t xml:space="preserve">Yavuz, B., &amp; </w:t>
          </w:r>
          <w:proofErr w:type="spellStart"/>
          <w:r>
            <w:t>Chockalingam</w:t>
          </w:r>
          <w:proofErr w:type="spellEnd"/>
          <w:r>
            <w:t>, P. (2019). Introducing Delta Time Travel for Large Scale Data Lakes. Retrieved from https://databricks.com/de/blog/2019/02/04/introducing-delta-time-travel-for-large-scale-data-lakes.html</w:t>
          </w:r>
        </w:p>
        <w:p w14:paraId="1378D231" w14:textId="77777777" w:rsidR="00A130B2" w:rsidRDefault="00A130B2" w:rsidP="00A130B2">
          <w:pPr>
            <w:pStyle w:val="CitaviBibliographyEntry"/>
          </w:pPr>
          <w:bookmarkStart w:id="206" w:name="_CTVL001bfb220fb294440b4ac6b74af960989b8"/>
          <w:bookmarkEnd w:id="205"/>
          <w:proofErr w:type="spellStart"/>
          <w:r>
            <w:t>Zaharia</w:t>
          </w:r>
          <w:proofErr w:type="spellEnd"/>
          <w:r>
            <w:t xml:space="preserve">, M., Chen, A., Davidson, A., </w:t>
          </w:r>
          <w:proofErr w:type="spellStart"/>
          <w:r>
            <w:t>Ghodsi</w:t>
          </w:r>
          <w:proofErr w:type="spellEnd"/>
          <w:r>
            <w:t xml:space="preserve">, A., Hong, S. A., </w:t>
          </w:r>
          <w:proofErr w:type="spellStart"/>
          <w:r>
            <w:t>Konwinski</w:t>
          </w:r>
          <w:proofErr w:type="spellEnd"/>
          <w:r>
            <w:t>, A., . . . others (2018). Accelerating the machine learning lifecycle with MLflow.</w:t>
          </w:r>
          <w:bookmarkEnd w:id="206"/>
          <w:r>
            <w:t xml:space="preserve"> </w:t>
          </w:r>
          <w:r w:rsidRPr="00A130B2">
            <w:rPr>
              <w:i/>
            </w:rPr>
            <w:t>IEEE Data Eng. Bull.</w:t>
          </w:r>
          <w:r w:rsidRPr="00A130B2">
            <w:t xml:space="preserve">, </w:t>
          </w:r>
          <w:r w:rsidRPr="00A130B2">
            <w:rPr>
              <w:i/>
            </w:rPr>
            <w:t>41</w:t>
          </w:r>
          <w:r w:rsidRPr="00A130B2">
            <w:t>(4), 39–45.</w:t>
          </w:r>
        </w:p>
        <w:p w14:paraId="6C546B3A" w14:textId="7B713966" w:rsidR="00B32AE3" w:rsidRDefault="00A130B2" w:rsidP="00A130B2">
          <w:pPr>
            <w:pStyle w:val="CitaviBibliographyEntry"/>
          </w:pPr>
          <w:bookmarkStart w:id="207" w:name="_CTVL001d2ee07bd224242238ebb8b67b546de84"/>
          <w:r>
            <w:t>Zhang, Y., Chen, L., Yang, S., Yuan, M., Yi, H., Zhang, J. [</w:t>
          </w:r>
          <w:proofErr w:type="spellStart"/>
          <w:r>
            <w:t>Jie</w:t>
          </w:r>
          <w:proofErr w:type="spellEnd"/>
          <w:r>
            <w:t>], . . . Zheng, B. (2022, April 11).</w:t>
          </w:r>
          <w:bookmarkEnd w:id="207"/>
          <w:r>
            <w:t xml:space="preserve"> </w:t>
          </w:r>
          <w:r w:rsidRPr="00A130B2">
            <w:rPr>
              <w:i/>
            </w:rPr>
            <w:t>PICASSO: Unleashing the Potential of GPU-centric Training for Wide-and-deep Recommender Systems</w:t>
          </w:r>
          <w:r w:rsidRPr="00A130B2">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B5100" w14:textId="77777777" w:rsidR="00B37117" w:rsidRDefault="00B37117">
      <w:pPr>
        <w:spacing w:before="0" w:line="240" w:lineRule="auto"/>
      </w:pPr>
      <w:r>
        <w:separator/>
      </w:r>
    </w:p>
  </w:endnote>
  <w:endnote w:type="continuationSeparator" w:id="0">
    <w:p w14:paraId="232EF938" w14:textId="77777777" w:rsidR="00B37117" w:rsidRDefault="00B37117">
      <w:pPr>
        <w:spacing w:before="0" w:line="240" w:lineRule="auto"/>
      </w:pPr>
      <w:r>
        <w:continuationSeparator/>
      </w:r>
    </w:p>
  </w:endnote>
  <w:endnote w:type="continuationNotice" w:id="1">
    <w:p w14:paraId="29F00F34" w14:textId="77777777" w:rsidR="00B37117" w:rsidRDefault="00B3711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545D4" w14:textId="77777777" w:rsidR="00B37117" w:rsidRDefault="00B37117">
      <w:pPr>
        <w:spacing w:before="0" w:line="240" w:lineRule="auto"/>
      </w:pPr>
      <w:r>
        <w:separator/>
      </w:r>
    </w:p>
  </w:footnote>
  <w:footnote w:type="continuationSeparator" w:id="0">
    <w:p w14:paraId="5CA63955" w14:textId="77777777" w:rsidR="00B37117" w:rsidRDefault="00B37117">
      <w:pPr>
        <w:spacing w:before="0" w:line="240" w:lineRule="auto"/>
      </w:pPr>
      <w:r>
        <w:continuationSeparator/>
      </w:r>
    </w:p>
  </w:footnote>
  <w:footnote w:type="continuationNotice" w:id="1">
    <w:p w14:paraId="40913E03" w14:textId="77777777" w:rsidR="00B37117" w:rsidRDefault="00B37117">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 xml:space="preserve">Hinton, Srivastava, </w:t>
          </w:r>
          <w:proofErr w:type="spellStart"/>
          <w:r w:rsidR="00A130B2">
            <w:t>Krizhevsky</w:t>
          </w:r>
          <w:proofErr w:type="spellEnd"/>
          <w:r w:rsidR="00A130B2">
            <w:t xml:space="preserve">, </w:t>
          </w:r>
          <w:proofErr w:type="spellStart"/>
          <w:r w:rsidR="00A130B2">
            <w:t>Sutskever</w:t>
          </w:r>
          <w:proofErr w:type="spellEnd"/>
          <w:r w:rsidR="00A130B2">
            <w:t xml:space="preserve">, and </w:t>
          </w:r>
          <w:proofErr w:type="spellStart"/>
          <w:r w:rsidR="00A130B2">
            <w:t>Salakhutdinov</w:t>
          </w:r>
          <w:proofErr w:type="spellEnd"/>
          <w:r w:rsidR="00A130B2">
            <w:t xml:space="preserve"> (2012)</w:t>
          </w:r>
          <w:r w:rsidR="003B55EC">
            <w:fldChar w:fldCharType="end"/>
          </w:r>
        </w:sdtContent>
      </w:sdt>
      <w:r w:rsidR="000A108A">
        <w:t>.</w:t>
      </w:r>
    </w:p>
  </w:footnote>
  <w:footnote w:id="7">
    <w:p w14:paraId="06199A37" w14:textId="104AC3F2"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jVUMjM6NDk6MTA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proofErr w:type="spellStart"/>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w:t>
          </w:r>
          <w:proofErr w:type="spellEnd"/>
          <w:r w:rsidR="00A130B2">
            <w:t xml:space="preserve">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3D652C">
        <w:rPr>
          <w:rFonts w:ascii="Courier New" w:hAnsi="Courier New" w:cs="Courier New"/>
          <w:i/>
        </w:rPr>
        <w:t>artifact/</w:t>
      </w:r>
      <w:proofErr w:type="spellStart"/>
      <w:r w:rsidR="003D652C" w:rsidRPr="003D652C">
        <w:rPr>
          <w:rFonts w:ascii="Courier New" w:hAnsi="Courier New" w:cs="Courier New"/>
          <w:i/>
        </w:rPr>
        <w:t>data_fetch</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3EEA547"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774092">
        <w:rPr>
          <w:noProof/>
        </w:rPr>
        <w:instrText>7</w:instrText>
      </w:r>
    </w:fldSimple>
    <w:r>
      <w:instrText xml:space="preserve">&lt;&gt;"0" </w:instrText>
    </w:r>
    <w:r>
      <w:fldChar w:fldCharType="begin"/>
    </w:r>
    <w:r>
      <w:instrText xml:space="preserve"> QUOTE </w:instrText>
    </w:r>
    <w:fldSimple w:instr=" STYLEREF &quot;Überschrift 1&quot; \n \* MERGEFORMAT ">
      <w:r w:rsidR="00774092">
        <w:rPr>
          <w:noProof/>
        </w:rPr>
        <w:instrText>7</w:instrText>
      </w:r>
    </w:fldSimple>
    <w:r>
      <w:instrText xml:space="preserve"> " " \* MERGEFORMAT </w:instrText>
    </w:r>
    <w:r>
      <w:fldChar w:fldCharType="separate"/>
    </w:r>
    <w:r w:rsidR="00774092">
      <w:rPr>
        <w:noProof/>
      </w:rPr>
      <w:instrText>7</w:instrText>
    </w:r>
    <w:r w:rsidR="00774092">
      <w:instrText xml:space="preserve"> </w:instrText>
    </w:r>
    <w:r>
      <w:fldChar w:fldCharType="end"/>
    </w:r>
    <w:r>
      <w:instrText xml:space="preserve"> \* MERGEFORMAT </w:instrText>
    </w:r>
    <w:r w:rsidR="007B1DFA">
      <w:fldChar w:fldCharType="separate"/>
    </w:r>
    <w:r w:rsidR="00774092">
      <w:rPr>
        <w:noProof/>
      </w:rPr>
      <w:t xml:space="preserve">7 </w:t>
    </w:r>
    <w:r>
      <w:fldChar w:fldCharType="end"/>
    </w:r>
    <w:fldSimple w:instr=" STYLEREF &quot;Überschrift 1&quot; \* MERGEFORMAT ">
      <w:r w:rsidR="00774092">
        <w:rPr>
          <w:noProof/>
        </w:rPr>
        <w:t>Conclusion and Outlook</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C90"/>
    <w:rsid w:val="0000300F"/>
    <w:rsid w:val="000030AB"/>
    <w:rsid w:val="0000310B"/>
    <w:rsid w:val="0000418A"/>
    <w:rsid w:val="000047D1"/>
    <w:rsid w:val="00005675"/>
    <w:rsid w:val="000057EA"/>
    <w:rsid w:val="00005A91"/>
    <w:rsid w:val="00005AEC"/>
    <w:rsid w:val="00006B03"/>
    <w:rsid w:val="00006B4D"/>
    <w:rsid w:val="00006E0F"/>
    <w:rsid w:val="000076BF"/>
    <w:rsid w:val="0001008E"/>
    <w:rsid w:val="000104D3"/>
    <w:rsid w:val="00010704"/>
    <w:rsid w:val="00010ABD"/>
    <w:rsid w:val="000111F8"/>
    <w:rsid w:val="000112D2"/>
    <w:rsid w:val="000114F5"/>
    <w:rsid w:val="00011667"/>
    <w:rsid w:val="00011858"/>
    <w:rsid w:val="00011F34"/>
    <w:rsid w:val="00012897"/>
    <w:rsid w:val="00012B9A"/>
    <w:rsid w:val="00012D31"/>
    <w:rsid w:val="000131D7"/>
    <w:rsid w:val="000139ED"/>
    <w:rsid w:val="00013B83"/>
    <w:rsid w:val="000147AC"/>
    <w:rsid w:val="0001594F"/>
    <w:rsid w:val="00015E2A"/>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6BA3"/>
    <w:rsid w:val="0003731E"/>
    <w:rsid w:val="00037987"/>
    <w:rsid w:val="00040130"/>
    <w:rsid w:val="00040401"/>
    <w:rsid w:val="0004075A"/>
    <w:rsid w:val="00041301"/>
    <w:rsid w:val="00041683"/>
    <w:rsid w:val="000417BC"/>
    <w:rsid w:val="00041A2E"/>
    <w:rsid w:val="00041FE9"/>
    <w:rsid w:val="000425F5"/>
    <w:rsid w:val="000433AE"/>
    <w:rsid w:val="00043484"/>
    <w:rsid w:val="00043FB6"/>
    <w:rsid w:val="000444E4"/>
    <w:rsid w:val="00044DC5"/>
    <w:rsid w:val="00044FEA"/>
    <w:rsid w:val="00045EB2"/>
    <w:rsid w:val="000460FA"/>
    <w:rsid w:val="00047563"/>
    <w:rsid w:val="000476DF"/>
    <w:rsid w:val="000479EC"/>
    <w:rsid w:val="00047E2D"/>
    <w:rsid w:val="0005004B"/>
    <w:rsid w:val="00050499"/>
    <w:rsid w:val="000508F6"/>
    <w:rsid w:val="00050A2F"/>
    <w:rsid w:val="000513B4"/>
    <w:rsid w:val="0005232B"/>
    <w:rsid w:val="00052531"/>
    <w:rsid w:val="0005264E"/>
    <w:rsid w:val="00052936"/>
    <w:rsid w:val="00052D52"/>
    <w:rsid w:val="00053BB1"/>
    <w:rsid w:val="00053DCF"/>
    <w:rsid w:val="00054188"/>
    <w:rsid w:val="00054A4B"/>
    <w:rsid w:val="00055A86"/>
    <w:rsid w:val="00056575"/>
    <w:rsid w:val="00056785"/>
    <w:rsid w:val="00056A8A"/>
    <w:rsid w:val="00056C01"/>
    <w:rsid w:val="00056DDB"/>
    <w:rsid w:val="00056EA0"/>
    <w:rsid w:val="0005717C"/>
    <w:rsid w:val="00057A4A"/>
    <w:rsid w:val="00060300"/>
    <w:rsid w:val="00060836"/>
    <w:rsid w:val="00060D86"/>
    <w:rsid w:val="00060ED5"/>
    <w:rsid w:val="00061245"/>
    <w:rsid w:val="000614F6"/>
    <w:rsid w:val="000616E6"/>
    <w:rsid w:val="00061C13"/>
    <w:rsid w:val="00061EA9"/>
    <w:rsid w:val="00062013"/>
    <w:rsid w:val="0006256B"/>
    <w:rsid w:val="000626FF"/>
    <w:rsid w:val="000627B6"/>
    <w:rsid w:val="00063290"/>
    <w:rsid w:val="000637EC"/>
    <w:rsid w:val="00063926"/>
    <w:rsid w:val="000646D8"/>
    <w:rsid w:val="0006472E"/>
    <w:rsid w:val="000649F0"/>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9A8"/>
    <w:rsid w:val="00072204"/>
    <w:rsid w:val="00072753"/>
    <w:rsid w:val="00072A0E"/>
    <w:rsid w:val="0007302B"/>
    <w:rsid w:val="00073A55"/>
    <w:rsid w:val="00073A71"/>
    <w:rsid w:val="00074157"/>
    <w:rsid w:val="0007433C"/>
    <w:rsid w:val="000745EE"/>
    <w:rsid w:val="000747FE"/>
    <w:rsid w:val="000751D9"/>
    <w:rsid w:val="00075373"/>
    <w:rsid w:val="00075C5E"/>
    <w:rsid w:val="00075E29"/>
    <w:rsid w:val="00076077"/>
    <w:rsid w:val="00076152"/>
    <w:rsid w:val="000767AD"/>
    <w:rsid w:val="00076EC1"/>
    <w:rsid w:val="0007749C"/>
    <w:rsid w:val="00077537"/>
    <w:rsid w:val="00077714"/>
    <w:rsid w:val="00077D9E"/>
    <w:rsid w:val="0008051B"/>
    <w:rsid w:val="0008066C"/>
    <w:rsid w:val="00080B9A"/>
    <w:rsid w:val="00080CFB"/>
    <w:rsid w:val="000813BA"/>
    <w:rsid w:val="00081782"/>
    <w:rsid w:val="000818AD"/>
    <w:rsid w:val="00081947"/>
    <w:rsid w:val="00081D4F"/>
    <w:rsid w:val="00081EE2"/>
    <w:rsid w:val="00081F03"/>
    <w:rsid w:val="00082979"/>
    <w:rsid w:val="00082B23"/>
    <w:rsid w:val="00082B2C"/>
    <w:rsid w:val="00082C43"/>
    <w:rsid w:val="00082EA1"/>
    <w:rsid w:val="000833A2"/>
    <w:rsid w:val="00084229"/>
    <w:rsid w:val="00084C65"/>
    <w:rsid w:val="000850DD"/>
    <w:rsid w:val="000856AC"/>
    <w:rsid w:val="00085AAC"/>
    <w:rsid w:val="00085BBE"/>
    <w:rsid w:val="00085BCD"/>
    <w:rsid w:val="00086052"/>
    <w:rsid w:val="00086383"/>
    <w:rsid w:val="00086416"/>
    <w:rsid w:val="00086559"/>
    <w:rsid w:val="00086719"/>
    <w:rsid w:val="000867AA"/>
    <w:rsid w:val="000872C4"/>
    <w:rsid w:val="0008738A"/>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636E"/>
    <w:rsid w:val="000970E1"/>
    <w:rsid w:val="00097B2B"/>
    <w:rsid w:val="00097D93"/>
    <w:rsid w:val="00097ECA"/>
    <w:rsid w:val="00097FFA"/>
    <w:rsid w:val="000A0566"/>
    <w:rsid w:val="000A0C72"/>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302"/>
    <w:rsid w:val="000A75C7"/>
    <w:rsid w:val="000A784F"/>
    <w:rsid w:val="000A7A5A"/>
    <w:rsid w:val="000A7E58"/>
    <w:rsid w:val="000B00E2"/>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CE"/>
    <w:rsid w:val="000C0FAB"/>
    <w:rsid w:val="000C278D"/>
    <w:rsid w:val="000C28FA"/>
    <w:rsid w:val="000C2D98"/>
    <w:rsid w:val="000C35BF"/>
    <w:rsid w:val="000C3652"/>
    <w:rsid w:val="000C3C14"/>
    <w:rsid w:val="000C3EB8"/>
    <w:rsid w:val="000C41E7"/>
    <w:rsid w:val="000C4466"/>
    <w:rsid w:val="000C4725"/>
    <w:rsid w:val="000C481F"/>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0612"/>
    <w:rsid w:val="000D16C1"/>
    <w:rsid w:val="000D1CA3"/>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192"/>
    <w:rsid w:val="000E31A1"/>
    <w:rsid w:val="000E3348"/>
    <w:rsid w:val="000E45B2"/>
    <w:rsid w:val="000E4D90"/>
    <w:rsid w:val="000E4DF4"/>
    <w:rsid w:val="000E5065"/>
    <w:rsid w:val="000E52D9"/>
    <w:rsid w:val="000E573A"/>
    <w:rsid w:val="000E589C"/>
    <w:rsid w:val="000E5CB7"/>
    <w:rsid w:val="000E5F17"/>
    <w:rsid w:val="000E6948"/>
    <w:rsid w:val="000E6E02"/>
    <w:rsid w:val="000E6E47"/>
    <w:rsid w:val="000E713A"/>
    <w:rsid w:val="000E769C"/>
    <w:rsid w:val="000F02D3"/>
    <w:rsid w:val="000F059A"/>
    <w:rsid w:val="000F0C15"/>
    <w:rsid w:val="000F0EDE"/>
    <w:rsid w:val="000F1438"/>
    <w:rsid w:val="000F1DBA"/>
    <w:rsid w:val="000F2613"/>
    <w:rsid w:val="000F2BFF"/>
    <w:rsid w:val="000F2DF4"/>
    <w:rsid w:val="000F2ED3"/>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933"/>
    <w:rsid w:val="00101DF4"/>
    <w:rsid w:val="001025E7"/>
    <w:rsid w:val="001032D9"/>
    <w:rsid w:val="00103AB6"/>
    <w:rsid w:val="00104096"/>
    <w:rsid w:val="00104C91"/>
    <w:rsid w:val="0010599A"/>
    <w:rsid w:val="00106074"/>
    <w:rsid w:val="001061D5"/>
    <w:rsid w:val="00106CD0"/>
    <w:rsid w:val="001071C6"/>
    <w:rsid w:val="00107744"/>
    <w:rsid w:val="001078B2"/>
    <w:rsid w:val="00107CD0"/>
    <w:rsid w:val="00107DD4"/>
    <w:rsid w:val="00110148"/>
    <w:rsid w:val="001110F2"/>
    <w:rsid w:val="00111618"/>
    <w:rsid w:val="0011189E"/>
    <w:rsid w:val="00111AC6"/>
    <w:rsid w:val="00111C28"/>
    <w:rsid w:val="001120D2"/>
    <w:rsid w:val="00112B62"/>
    <w:rsid w:val="001131BD"/>
    <w:rsid w:val="00113B82"/>
    <w:rsid w:val="00114477"/>
    <w:rsid w:val="0011467A"/>
    <w:rsid w:val="001147E9"/>
    <w:rsid w:val="00114AA2"/>
    <w:rsid w:val="00114B57"/>
    <w:rsid w:val="00114BD4"/>
    <w:rsid w:val="00114D07"/>
    <w:rsid w:val="00114D61"/>
    <w:rsid w:val="001157DB"/>
    <w:rsid w:val="00116081"/>
    <w:rsid w:val="00116261"/>
    <w:rsid w:val="0011705B"/>
    <w:rsid w:val="00117EEC"/>
    <w:rsid w:val="00120215"/>
    <w:rsid w:val="00120314"/>
    <w:rsid w:val="0012038E"/>
    <w:rsid w:val="00120399"/>
    <w:rsid w:val="00120B6E"/>
    <w:rsid w:val="001217D8"/>
    <w:rsid w:val="00121EEC"/>
    <w:rsid w:val="00121EF9"/>
    <w:rsid w:val="00122317"/>
    <w:rsid w:val="001224C3"/>
    <w:rsid w:val="001230D7"/>
    <w:rsid w:val="00123146"/>
    <w:rsid w:val="00123777"/>
    <w:rsid w:val="00123ECA"/>
    <w:rsid w:val="0012465F"/>
    <w:rsid w:val="0012467F"/>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8"/>
    <w:rsid w:val="001368D4"/>
    <w:rsid w:val="00137673"/>
    <w:rsid w:val="0013787D"/>
    <w:rsid w:val="00140195"/>
    <w:rsid w:val="00140660"/>
    <w:rsid w:val="001406F3"/>
    <w:rsid w:val="0014073E"/>
    <w:rsid w:val="00140D67"/>
    <w:rsid w:val="0014109A"/>
    <w:rsid w:val="0014174B"/>
    <w:rsid w:val="00141751"/>
    <w:rsid w:val="00141C94"/>
    <w:rsid w:val="00141F57"/>
    <w:rsid w:val="00142B72"/>
    <w:rsid w:val="00143321"/>
    <w:rsid w:val="00143D60"/>
    <w:rsid w:val="0014409D"/>
    <w:rsid w:val="00144BE2"/>
    <w:rsid w:val="00144EFB"/>
    <w:rsid w:val="0014524D"/>
    <w:rsid w:val="001460C5"/>
    <w:rsid w:val="0014677E"/>
    <w:rsid w:val="00146856"/>
    <w:rsid w:val="001468D5"/>
    <w:rsid w:val="00146FE1"/>
    <w:rsid w:val="001473E0"/>
    <w:rsid w:val="00147E68"/>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E16"/>
    <w:rsid w:val="0015778C"/>
    <w:rsid w:val="001579E4"/>
    <w:rsid w:val="001606A4"/>
    <w:rsid w:val="00160963"/>
    <w:rsid w:val="00160AD9"/>
    <w:rsid w:val="00160CFA"/>
    <w:rsid w:val="00160E08"/>
    <w:rsid w:val="001620A1"/>
    <w:rsid w:val="00162525"/>
    <w:rsid w:val="0016311C"/>
    <w:rsid w:val="00163B26"/>
    <w:rsid w:val="00163F5C"/>
    <w:rsid w:val="001642F7"/>
    <w:rsid w:val="00164630"/>
    <w:rsid w:val="00164E9E"/>
    <w:rsid w:val="00165253"/>
    <w:rsid w:val="00165452"/>
    <w:rsid w:val="00165CAD"/>
    <w:rsid w:val="00166255"/>
    <w:rsid w:val="0016693F"/>
    <w:rsid w:val="00166AC1"/>
    <w:rsid w:val="00167371"/>
    <w:rsid w:val="00167523"/>
    <w:rsid w:val="0016783E"/>
    <w:rsid w:val="00167B1D"/>
    <w:rsid w:val="00170549"/>
    <w:rsid w:val="00171DDA"/>
    <w:rsid w:val="00172450"/>
    <w:rsid w:val="00172C5D"/>
    <w:rsid w:val="00173577"/>
    <w:rsid w:val="0017377E"/>
    <w:rsid w:val="00173A6B"/>
    <w:rsid w:val="001742EE"/>
    <w:rsid w:val="0017546E"/>
    <w:rsid w:val="00175C3E"/>
    <w:rsid w:val="0017628F"/>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B1A"/>
    <w:rsid w:val="00183C06"/>
    <w:rsid w:val="00183CD7"/>
    <w:rsid w:val="00183E9D"/>
    <w:rsid w:val="00184360"/>
    <w:rsid w:val="00184999"/>
    <w:rsid w:val="001849B6"/>
    <w:rsid w:val="00185961"/>
    <w:rsid w:val="001859EF"/>
    <w:rsid w:val="00185A63"/>
    <w:rsid w:val="00185C8C"/>
    <w:rsid w:val="00186BAB"/>
    <w:rsid w:val="00186ED4"/>
    <w:rsid w:val="00186F97"/>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25BC"/>
    <w:rsid w:val="001B2A3B"/>
    <w:rsid w:val="001B2CC3"/>
    <w:rsid w:val="001B2EC3"/>
    <w:rsid w:val="001B34D9"/>
    <w:rsid w:val="001B3B4C"/>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3B56"/>
    <w:rsid w:val="001C448A"/>
    <w:rsid w:val="001C50A3"/>
    <w:rsid w:val="001C50D7"/>
    <w:rsid w:val="001C631B"/>
    <w:rsid w:val="001C6534"/>
    <w:rsid w:val="001C70A4"/>
    <w:rsid w:val="001C7663"/>
    <w:rsid w:val="001C7C23"/>
    <w:rsid w:val="001C7D41"/>
    <w:rsid w:val="001D0292"/>
    <w:rsid w:val="001D06DA"/>
    <w:rsid w:val="001D08DB"/>
    <w:rsid w:val="001D0AD6"/>
    <w:rsid w:val="001D10DB"/>
    <w:rsid w:val="001D1300"/>
    <w:rsid w:val="001D1920"/>
    <w:rsid w:val="001D238D"/>
    <w:rsid w:val="001D26AB"/>
    <w:rsid w:val="001D310D"/>
    <w:rsid w:val="001D36A4"/>
    <w:rsid w:val="001D3D88"/>
    <w:rsid w:val="001D4CE2"/>
    <w:rsid w:val="001D4D54"/>
    <w:rsid w:val="001D538C"/>
    <w:rsid w:val="001D573D"/>
    <w:rsid w:val="001D5A01"/>
    <w:rsid w:val="001D6836"/>
    <w:rsid w:val="001E00A2"/>
    <w:rsid w:val="001E056B"/>
    <w:rsid w:val="001E0577"/>
    <w:rsid w:val="001E07F1"/>
    <w:rsid w:val="001E0820"/>
    <w:rsid w:val="001E09B8"/>
    <w:rsid w:val="001E0EE1"/>
    <w:rsid w:val="001E12BE"/>
    <w:rsid w:val="001E14A6"/>
    <w:rsid w:val="001E19BD"/>
    <w:rsid w:val="001E19D5"/>
    <w:rsid w:val="001E283F"/>
    <w:rsid w:val="001E28AC"/>
    <w:rsid w:val="001E3729"/>
    <w:rsid w:val="001E3938"/>
    <w:rsid w:val="001E3AE4"/>
    <w:rsid w:val="001E3D20"/>
    <w:rsid w:val="001E3E25"/>
    <w:rsid w:val="001E3E5A"/>
    <w:rsid w:val="001E4891"/>
    <w:rsid w:val="001E4D20"/>
    <w:rsid w:val="001E4EE2"/>
    <w:rsid w:val="001E4FF9"/>
    <w:rsid w:val="001E502F"/>
    <w:rsid w:val="001E5217"/>
    <w:rsid w:val="001E59D8"/>
    <w:rsid w:val="001E7179"/>
    <w:rsid w:val="001E73B3"/>
    <w:rsid w:val="001E7514"/>
    <w:rsid w:val="001E7808"/>
    <w:rsid w:val="001E7A92"/>
    <w:rsid w:val="001E7BE6"/>
    <w:rsid w:val="001F0642"/>
    <w:rsid w:val="001F06DF"/>
    <w:rsid w:val="001F14C3"/>
    <w:rsid w:val="001F175E"/>
    <w:rsid w:val="001F1862"/>
    <w:rsid w:val="001F2B1A"/>
    <w:rsid w:val="001F2BDD"/>
    <w:rsid w:val="001F343B"/>
    <w:rsid w:val="001F3F8C"/>
    <w:rsid w:val="001F438E"/>
    <w:rsid w:val="001F4C35"/>
    <w:rsid w:val="001F4CAB"/>
    <w:rsid w:val="001F4E71"/>
    <w:rsid w:val="001F52EE"/>
    <w:rsid w:val="001F53E2"/>
    <w:rsid w:val="001F56B1"/>
    <w:rsid w:val="001F5D94"/>
    <w:rsid w:val="001F5DC4"/>
    <w:rsid w:val="001F6990"/>
    <w:rsid w:val="001F6AFC"/>
    <w:rsid w:val="001F6DBC"/>
    <w:rsid w:val="001F6E12"/>
    <w:rsid w:val="001F7166"/>
    <w:rsid w:val="001F73A8"/>
    <w:rsid w:val="001F7514"/>
    <w:rsid w:val="00200533"/>
    <w:rsid w:val="00200EAF"/>
    <w:rsid w:val="0020143D"/>
    <w:rsid w:val="002036BB"/>
    <w:rsid w:val="00203971"/>
    <w:rsid w:val="002039C7"/>
    <w:rsid w:val="002039DB"/>
    <w:rsid w:val="00203DAB"/>
    <w:rsid w:val="00203FE9"/>
    <w:rsid w:val="00204267"/>
    <w:rsid w:val="00204B11"/>
    <w:rsid w:val="00204E4D"/>
    <w:rsid w:val="00205090"/>
    <w:rsid w:val="002052AE"/>
    <w:rsid w:val="0020543F"/>
    <w:rsid w:val="002057FD"/>
    <w:rsid w:val="00205E02"/>
    <w:rsid w:val="002063AA"/>
    <w:rsid w:val="002069F8"/>
    <w:rsid w:val="00207026"/>
    <w:rsid w:val="00207FD7"/>
    <w:rsid w:val="002100E4"/>
    <w:rsid w:val="00210883"/>
    <w:rsid w:val="0021168F"/>
    <w:rsid w:val="002116C5"/>
    <w:rsid w:val="00212563"/>
    <w:rsid w:val="002125E7"/>
    <w:rsid w:val="00212B86"/>
    <w:rsid w:val="00212EAA"/>
    <w:rsid w:val="0021362D"/>
    <w:rsid w:val="00213CB2"/>
    <w:rsid w:val="002143C1"/>
    <w:rsid w:val="00214AA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B1A"/>
    <w:rsid w:val="00221FCC"/>
    <w:rsid w:val="00222822"/>
    <w:rsid w:val="00223825"/>
    <w:rsid w:val="00223B92"/>
    <w:rsid w:val="002242F4"/>
    <w:rsid w:val="00224C47"/>
    <w:rsid w:val="00225568"/>
    <w:rsid w:val="00225717"/>
    <w:rsid w:val="002257BC"/>
    <w:rsid w:val="002258F8"/>
    <w:rsid w:val="00225EC6"/>
    <w:rsid w:val="002265A2"/>
    <w:rsid w:val="00226D4B"/>
    <w:rsid w:val="00226EFA"/>
    <w:rsid w:val="00227019"/>
    <w:rsid w:val="0023025E"/>
    <w:rsid w:val="00230D28"/>
    <w:rsid w:val="00230D77"/>
    <w:rsid w:val="00231149"/>
    <w:rsid w:val="002314CF"/>
    <w:rsid w:val="0023165D"/>
    <w:rsid w:val="002318C1"/>
    <w:rsid w:val="00231C3F"/>
    <w:rsid w:val="00232ABB"/>
    <w:rsid w:val="00232C25"/>
    <w:rsid w:val="00233401"/>
    <w:rsid w:val="002334F3"/>
    <w:rsid w:val="00233D83"/>
    <w:rsid w:val="00233D8F"/>
    <w:rsid w:val="002340F5"/>
    <w:rsid w:val="002343DF"/>
    <w:rsid w:val="00235FA7"/>
    <w:rsid w:val="002363D7"/>
    <w:rsid w:val="00236538"/>
    <w:rsid w:val="00236DA2"/>
    <w:rsid w:val="002378C5"/>
    <w:rsid w:val="00237B17"/>
    <w:rsid w:val="00240151"/>
    <w:rsid w:val="0024070B"/>
    <w:rsid w:val="00241141"/>
    <w:rsid w:val="002415CA"/>
    <w:rsid w:val="00241C4C"/>
    <w:rsid w:val="00241DFF"/>
    <w:rsid w:val="002425A6"/>
    <w:rsid w:val="0024289C"/>
    <w:rsid w:val="002428BF"/>
    <w:rsid w:val="00242D40"/>
    <w:rsid w:val="00243864"/>
    <w:rsid w:val="00243E49"/>
    <w:rsid w:val="00244A17"/>
    <w:rsid w:val="00245267"/>
    <w:rsid w:val="00245304"/>
    <w:rsid w:val="00245FFE"/>
    <w:rsid w:val="002460F3"/>
    <w:rsid w:val="002467CC"/>
    <w:rsid w:val="002478C4"/>
    <w:rsid w:val="0025063D"/>
    <w:rsid w:val="00250769"/>
    <w:rsid w:val="00250DDD"/>
    <w:rsid w:val="00250F37"/>
    <w:rsid w:val="00251C42"/>
    <w:rsid w:val="0025206A"/>
    <w:rsid w:val="002529D4"/>
    <w:rsid w:val="002531A2"/>
    <w:rsid w:val="002535B1"/>
    <w:rsid w:val="00253F00"/>
    <w:rsid w:val="002541F5"/>
    <w:rsid w:val="00254D42"/>
    <w:rsid w:val="00254F2F"/>
    <w:rsid w:val="00255F11"/>
    <w:rsid w:val="002561D3"/>
    <w:rsid w:val="00256A3F"/>
    <w:rsid w:val="00257564"/>
    <w:rsid w:val="0025772F"/>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42C9"/>
    <w:rsid w:val="00264A97"/>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81C"/>
    <w:rsid w:val="002708AC"/>
    <w:rsid w:val="00270A65"/>
    <w:rsid w:val="00270AE4"/>
    <w:rsid w:val="002710DB"/>
    <w:rsid w:val="002713AB"/>
    <w:rsid w:val="00271521"/>
    <w:rsid w:val="00271CCC"/>
    <w:rsid w:val="00271E8F"/>
    <w:rsid w:val="00271F2B"/>
    <w:rsid w:val="00272621"/>
    <w:rsid w:val="00273390"/>
    <w:rsid w:val="00273B1A"/>
    <w:rsid w:val="00273E03"/>
    <w:rsid w:val="002741F4"/>
    <w:rsid w:val="00274381"/>
    <w:rsid w:val="00274859"/>
    <w:rsid w:val="00274E27"/>
    <w:rsid w:val="00275884"/>
    <w:rsid w:val="00275BFF"/>
    <w:rsid w:val="00275D98"/>
    <w:rsid w:val="00275EC9"/>
    <w:rsid w:val="00276A29"/>
    <w:rsid w:val="002779A4"/>
    <w:rsid w:val="00277D50"/>
    <w:rsid w:val="00280C9B"/>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DDE"/>
    <w:rsid w:val="00293A54"/>
    <w:rsid w:val="00294099"/>
    <w:rsid w:val="0029463E"/>
    <w:rsid w:val="00294F81"/>
    <w:rsid w:val="00295437"/>
    <w:rsid w:val="0029578B"/>
    <w:rsid w:val="002957DC"/>
    <w:rsid w:val="0029592F"/>
    <w:rsid w:val="00295D33"/>
    <w:rsid w:val="00296067"/>
    <w:rsid w:val="0029624D"/>
    <w:rsid w:val="00296BF3"/>
    <w:rsid w:val="00296CB6"/>
    <w:rsid w:val="002971AD"/>
    <w:rsid w:val="0029770B"/>
    <w:rsid w:val="00297DAF"/>
    <w:rsid w:val="002A004F"/>
    <w:rsid w:val="002A02C6"/>
    <w:rsid w:val="002A0DFE"/>
    <w:rsid w:val="002A0F19"/>
    <w:rsid w:val="002A0FB0"/>
    <w:rsid w:val="002A118F"/>
    <w:rsid w:val="002A1628"/>
    <w:rsid w:val="002A2157"/>
    <w:rsid w:val="002A2236"/>
    <w:rsid w:val="002A2276"/>
    <w:rsid w:val="002A2304"/>
    <w:rsid w:val="002A2942"/>
    <w:rsid w:val="002A30A3"/>
    <w:rsid w:val="002A30C4"/>
    <w:rsid w:val="002A3230"/>
    <w:rsid w:val="002A34FE"/>
    <w:rsid w:val="002A46AE"/>
    <w:rsid w:val="002A4880"/>
    <w:rsid w:val="002A5A5E"/>
    <w:rsid w:val="002A6873"/>
    <w:rsid w:val="002A7CBC"/>
    <w:rsid w:val="002B1115"/>
    <w:rsid w:val="002B210F"/>
    <w:rsid w:val="002B2E7B"/>
    <w:rsid w:val="002B31D4"/>
    <w:rsid w:val="002B32F9"/>
    <w:rsid w:val="002B33BE"/>
    <w:rsid w:val="002B3789"/>
    <w:rsid w:val="002B3E01"/>
    <w:rsid w:val="002B4D53"/>
    <w:rsid w:val="002B4D9E"/>
    <w:rsid w:val="002B527F"/>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523A"/>
    <w:rsid w:val="002C526C"/>
    <w:rsid w:val="002C55C0"/>
    <w:rsid w:val="002C586A"/>
    <w:rsid w:val="002C5EF8"/>
    <w:rsid w:val="002C669A"/>
    <w:rsid w:val="002C6B84"/>
    <w:rsid w:val="002D050F"/>
    <w:rsid w:val="002D07B9"/>
    <w:rsid w:val="002D0A37"/>
    <w:rsid w:val="002D157F"/>
    <w:rsid w:val="002D1C1F"/>
    <w:rsid w:val="002D237F"/>
    <w:rsid w:val="002D2676"/>
    <w:rsid w:val="002D2A1A"/>
    <w:rsid w:val="002D3810"/>
    <w:rsid w:val="002D3836"/>
    <w:rsid w:val="002D4038"/>
    <w:rsid w:val="002D4469"/>
    <w:rsid w:val="002D44EB"/>
    <w:rsid w:val="002D46D9"/>
    <w:rsid w:val="002D4C3D"/>
    <w:rsid w:val="002D4FBE"/>
    <w:rsid w:val="002D519D"/>
    <w:rsid w:val="002D5C45"/>
    <w:rsid w:val="002D5CBF"/>
    <w:rsid w:val="002D5D83"/>
    <w:rsid w:val="002D6006"/>
    <w:rsid w:val="002D6654"/>
    <w:rsid w:val="002D6CE9"/>
    <w:rsid w:val="002D6D90"/>
    <w:rsid w:val="002D7C8E"/>
    <w:rsid w:val="002E11DB"/>
    <w:rsid w:val="002E219D"/>
    <w:rsid w:val="002E3FF7"/>
    <w:rsid w:val="002E4534"/>
    <w:rsid w:val="002E453F"/>
    <w:rsid w:val="002E4B09"/>
    <w:rsid w:val="002E5035"/>
    <w:rsid w:val="002E5CC0"/>
    <w:rsid w:val="002E5D8D"/>
    <w:rsid w:val="002E5F21"/>
    <w:rsid w:val="002E6210"/>
    <w:rsid w:val="002E6309"/>
    <w:rsid w:val="002E7041"/>
    <w:rsid w:val="002E7435"/>
    <w:rsid w:val="002E791B"/>
    <w:rsid w:val="002E7B83"/>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928"/>
    <w:rsid w:val="00302A1C"/>
    <w:rsid w:val="00302B1F"/>
    <w:rsid w:val="00302D09"/>
    <w:rsid w:val="00303178"/>
    <w:rsid w:val="00303295"/>
    <w:rsid w:val="003033A4"/>
    <w:rsid w:val="00303BF8"/>
    <w:rsid w:val="00303EBD"/>
    <w:rsid w:val="00303FB9"/>
    <w:rsid w:val="00304520"/>
    <w:rsid w:val="003048EE"/>
    <w:rsid w:val="00304AAF"/>
    <w:rsid w:val="00304E72"/>
    <w:rsid w:val="00304FCD"/>
    <w:rsid w:val="003056CC"/>
    <w:rsid w:val="00305E76"/>
    <w:rsid w:val="003065CD"/>
    <w:rsid w:val="00306886"/>
    <w:rsid w:val="003068C8"/>
    <w:rsid w:val="00306D74"/>
    <w:rsid w:val="00307262"/>
    <w:rsid w:val="0030762B"/>
    <w:rsid w:val="0030796D"/>
    <w:rsid w:val="00307D2A"/>
    <w:rsid w:val="00307D35"/>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401"/>
    <w:rsid w:val="00314DA1"/>
    <w:rsid w:val="00314E6B"/>
    <w:rsid w:val="00315411"/>
    <w:rsid w:val="00315472"/>
    <w:rsid w:val="003155EB"/>
    <w:rsid w:val="00315765"/>
    <w:rsid w:val="00315BBA"/>
    <w:rsid w:val="00315CE4"/>
    <w:rsid w:val="00316CD7"/>
    <w:rsid w:val="0031775E"/>
    <w:rsid w:val="003178C8"/>
    <w:rsid w:val="00317BF4"/>
    <w:rsid w:val="00320026"/>
    <w:rsid w:val="00320028"/>
    <w:rsid w:val="00320125"/>
    <w:rsid w:val="00320340"/>
    <w:rsid w:val="00320348"/>
    <w:rsid w:val="00320465"/>
    <w:rsid w:val="00320487"/>
    <w:rsid w:val="00320A37"/>
    <w:rsid w:val="0032136F"/>
    <w:rsid w:val="003228CD"/>
    <w:rsid w:val="00322BE4"/>
    <w:rsid w:val="00322FB9"/>
    <w:rsid w:val="003235DF"/>
    <w:rsid w:val="00323A32"/>
    <w:rsid w:val="00323DBF"/>
    <w:rsid w:val="0032415A"/>
    <w:rsid w:val="00324320"/>
    <w:rsid w:val="003250E8"/>
    <w:rsid w:val="00325120"/>
    <w:rsid w:val="0032547D"/>
    <w:rsid w:val="00325BD8"/>
    <w:rsid w:val="00325EF4"/>
    <w:rsid w:val="003263C0"/>
    <w:rsid w:val="00326CB8"/>
    <w:rsid w:val="00326E22"/>
    <w:rsid w:val="00327057"/>
    <w:rsid w:val="00327378"/>
    <w:rsid w:val="00327411"/>
    <w:rsid w:val="0032767F"/>
    <w:rsid w:val="00327796"/>
    <w:rsid w:val="00327CBC"/>
    <w:rsid w:val="00327ECE"/>
    <w:rsid w:val="0033035F"/>
    <w:rsid w:val="00330483"/>
    <w:rsid w:val="003304A8"/>
    <w:rsid w:val="0033076E"/>
    <w:rsid w:val="00330E36"/>
    <w:rsid w:val="00331124"/>
    <w:rsid w:val="0033113A"/>
    <w:rsid w:val="003316D9"/>
    <w:rsid w:val="003328A0"/>
    <w:rsid w:val="003328C5"/>
    <w:rsid w:val="003329A6"/>
    <w:rsid w:val="003331F5"/>
    <w:rsid w:val="00333997"/>
    <w:rsid w:val="0033399F"/>
    <w:rsid w:val="0033400C"/>
    <w:rsid w:val="0033408A"/>
    <w:rsid w:val="0033436B"/>
    <w:rsid w:val="00334598"/>
    <w:rsid w:val="00334BC2"/>
    <w:rsid w:val="00334C49"/>
    <w:rsid w:val="00334E9C"/>
    <w:rsid w:val="003353EE"/>
    <w:rsid w:val="00335597"/>
    <w:rsid w:val="00335697"/>
    <w:rsid w:val="00335C76"/>
    <w:rsid w:val="0033641C"/>
    <w:rsid w:val="0033686E"/>
    <w:rsid w:val="003373D0"/>
    <w:rsid w:val="00337547"/>
    <w:rsid w:val="0033770B"/>
    <w:rsid w:val="00340166"/>
    <w:rsid w:val="003401E0"/>
    <w:rsid w:val="00340216"/>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7443"/>
    <w:rsid w:val="00347450"/>
    <w:rsid w:val="00347F9F"/>
    <w:rsid w:val="003504D8"/>
    <w:rsid w:val="00350B5D"/>
    <w:rsid w:val="00350C9C"/>
    <w:rsid w:val="00350D0A"/>
    <w:rsid w:val="00351108"/>
    <w:rsid w:val="003511CB"/>
    <w:rsid w:val="00351285"/>
    <w:rsid w:val="00352216"/>
    <w:rsid w:val="0035268F"/>
    <w:rsid w:val="00352949"/>
    <w:rsid w:val="00352A84"/>
    <w:rsid w:val="00352C46"/>
    <w:rsid w:val="00352F08"/>
    <w:rsid w:val="00352F77"/>
    <w:rsid w:val="00353214"/>
    <w:rsid w:val="003532A2"/>
    <w:rsid w:val="00353DF2"/>
    <w:rsid w:val="00354793"/>
    <w:rsid w:val="00354B92"/>
    <w:rsid w:val="00354C1F"/>
    <w:rsid w:val="00354EC6"/>
    <w:rsid w:val="003551E4"/>
    <w:rsid w:val="0035526C"/>
    <w:rsid w:val="00355AFD"/>
    <w:rsid w:val="0035671D"/>
    <w:rsid w:val="00356DBF"/>
    <w:rsid w:val="003575CE"/>
    <w:rsid w:val="003576F1"/>
    <w:rsid w:val="00357C4D"/>
    <w:rsid w:val="00360BE9"/>
    <w:rsid w:val="003612C1"/>
    <w:rsid w:val="003613A4"/>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2B70"/>
    <w:rsid w:val="003735E4"/>
    <w:rsid w:val="00373C18"/>
    <w:rsid w:val="00374A22"/>
    <w:rsid w:val="00374F39"/>
    <w:rsid w:val="003750B4"/>
    <w:rsid w:val="0037652C"/>
    <w:rsid w:val="00376DCD"/>
    <w:rsid w:val="00377767"/>
    <w:rsid w:val="00377EA0"/>
    <w:rsid w:val="003804B2"/>
    <w:rsid w:val="00380B66"/>
    <w:rsid w:val="00380C58"/>
    <w:rsid w:val="0038191A"/>
    <w:rsid w:val="00381B2E"/>
    <w:rsid w:val="00381BF0"/>
    <w:rsid w:val="00381F28"/>
    <w:rsid w:val="00381F60"/>
    <w:rsid w:val="00382B92"/>
    <w:rsid w:val="00382C51"/>
    <w:rsid w:val="00382F90"/>
    <w:rsid w:val="00383260"/>
    <w:rsid w:val="00383561"/>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965"/>
    <w:rsid w:val="00394C7B"/>
    <w:rsid w:val="00395920"/>
    <w:rsid w:val="00395BD7"/>
    <w:rsid w:val="00396A61"/>
    <w:rsid w:val="003971BF"/>
    <w:rsid w:val="0039739C"/>
    <w:rsid w:val="0039766B"/>
    <w:rsid w:val="003A040D"/>
    <w:rsid w:val="003A04B2"/>
    <w:rsid w:val="003A0B41"/>
    <w:rsid w:val="003A0C20"/>
    <w:rsid w:val="003A0E15"/>
    <w:rsid w:val="003A19F4"/>
    <w:rsid w:val="003A1FF9"/>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578"/>
    <w:rsid w:val="003A664C"/>
    <w:rsid w:val="003A6DF8"/>
    <w:rsid w:val="003A6FB3"/>
    <w:rsid w:val="003A72A2"/>
    <w:rsid w:val="003A7ACA"/>
    <w:rsid w:val="003B07BB"/>
    <w:rsid w:val="003B07F2"/>
    <w:rsid w:val="003B1208"/>
    <w:rsid w:val="003B12BE"/>
    <w:rsid w:val="003B1493"/>
    <w:rsid w:val="003B1995"/>
    <w:rsid w:val="003B2E18"/>
    <w:rsid w:val="003B30D4"/>
    <w:rsid w:val="003B3229"/>
    <w:rsid w:val="003B3A5E"/>
    <w:rsid w:val="003B3A6B"/>
    <w:rsid w:val="003B3FBB"/>
    <w:rsid w:val="003B3FD1"/>
    <w:rsid w:val="003B55EC"/>
    <w:rsid w:val="003B5C65"/>
    <w:rsid w:val="003B5CD2"/>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4036"/>
    <w:rsid w:val="003C44D0"/>
    <w:rsid w:val="003C4565"/>
    <w:rsid w:val="003C4E90"/>
    <w:rsid w:val="003C57B5"/>
    <w:rsid w:val="003C5A85"/>
    <w:rsid w:val="003C62B0"/>
    <w:rsid w:val="003C62F3"/>
    <w:rsid w:val="003C63C2"/>
    <w:rsid w:val="003C6494"/>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52C"/>
    <w:rsid w:val="003D6ABF"/>
    <w:rsid w:val="003D6B37"/>
    <w:rsid w:val="003D6C82"/>
    <w:rsid w:val="003D6E59"/>
    <w:rsid w:val="003D7B7E"/>
    <w:rsid w:val="003E0FF3"/>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036"/>
    <w:rsid w:val="003E5535"/>
    <w:rsid w:val="003E5808"/>
    <w:rsid w:val="003E5841"/>
    <w:rsid w:val="003E5D85"/>
    <w:rsid w:val="003E6103"/>
    <w:rsid w:val="003E7389"/>
    <w:rsid w:val="003E77EC"/>
    <w:rsid w:val="003E78B8"/>
    <w:rsid w:val="003E78CF"/>
    <w:rsid w:val="003F06F8"/>
    <w:rsid w:val="003F0CEA"/>
    <w:rsid w:val="003F0D0D"/>
    <w:rsid w:val="003F0F5D"/>
    <w:rsid w:val="003F0FA8"/>
    <w:rsid w:val="003F105F"/>
    <w:rsid w:val="003F1A88"/>
    <w:rsid w:val="003F1BC1"/>
    <w:rsid w:val="003F1EFF"/>
    <w:rsid w:val="003F1F52"/>
    <w:rsid w:val="003F23C3"/>
    <w:rsid w:val="003F2CFC"/>
    <w:rsid w:val="003F2E86"/>
    <w:rsid w:val="003F35FD"/>
    <w:rsid w:val="003F3742"/>
    <w:rsid w:val="003F38EA"/>
    <w:rsid w:val="003F402A"/>
    <w:rsid w:val="003F492E"/>
    <w:rsid w:val="003F52B3"/>
    <w:rsid w:val="003F53F8"/>
    <w:rsid w:val="003F5517"/>
    <w:rsid w:val="003F5ACA"/>
    <w:rsid w:val="003F6505"/>
    <w:rsid w:val="003F682C"/>
    <w:rsid w:val="003F69E0"/>
    <w:rsid w:val="003F6D56"/>
    <w:rsid w:val="003F6E27"/>
    <w:rsid w:val="003F6EF3"/>
    <w:rsid w:val="003F7622"/>
    <w:rsid w:val="003F78C9"/>
    <w:rsid w:val="003F7D4F"/>
    <w:rsid w:val="004004A0"/>
    <w:rsid w:val="00400B4E"/>
    <w:rsid w:val="004012AC"/>
    <w:rsid w:val="004015D8"/>
    <w:rsid w:val="004020FD"/>
    <w:rsid w:val="00402343"/>
    <w:rsid w:val="004032A4"/>
    <w:rsid w:val="004034BC"/>
    <w:rsid w:val="0040378A"/>
    <w:rsid w:val="004037A2"/>
    <w:rsid w:val="004037D2"/>
    <w:rsid w:val="0040398A"/>
    <w:rsid w:val="004039AD"/>
    <w:rsid w:val="00403CEF"/>
    <w:rsid w:val="004041F2"/>
    <w:rsid w:val="00404703"/>
    <w:rsid w:val="004051CB"/>
    <w:rsid w:val="00405464"/>
    <w:rsid w:val="00407323"/>
    <w:rsid w:val="0040767B"/>
    <w:rsid w:val="00407890"/>
    <w:rsid w:val="004107C5"/>
    <w:rsid w:val="00410C8B"/>
    <w:rsid w:val="00410F86"/>
    <w:rsid w:val="00410F8E"/>
    <w:rsid w:val="004113BC"/>
    <w:rsid w:val="004113C8"/>
    <w:rsid w:val="004117EF"/>
    <w:rsid w:val="00411DE7"/>
    <w:rsid w:val="00411DEE"/>
    <w:rsid w:val="004121E0"/>
    <w:rsid w:val="004122AB"/>
    <w:rsid w:val="00413281"/>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DF3"/>
    <w:rsid w:val="004201D0"/>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87A"/>
    <w:rsid w:val="00440893"/>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60123"/>
    <w:rsid w:val="0046042A"/>
    <w:rsid w:val="004604D1"/>
    <w:rsid w:val="00460BA1"/>
    <w:rsid w:val="0046141A"/>
    <w:rsid w:val="00461633"/>
    <w:rsid w:val="00461675"/>
    <w:rsid w:val="00461820"/>
    <w:rsid w:val="00461FEA"/>
    <w:rsid w:val="00462002"/>
    <w:rsid w:val="00462144"/>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06E"/>
    <w:rsid w:val="0047525A"/>
    <w:rsid w:val="00475527"/>
    <w:rsid w:val="0047561F"/>
    <w:rsid w:val="00475C5A"/>
    <w:rsid w:val="00475F37"/>
    <w:rsid w:val="004763A0"/>
    <w:rsid w:val="0047686B"/>
    <w:rsid w:val="004769B7"/>
    <w:rsid w:val="004776D2"/>
    <w:rsid w:val="004801F4"/>
    <w:rsid w:val="00480225"/>
    <w:rsid w:val="0048045A"/>
    <w:rsid w:val="00480A26"/>
    <w:rsid w:val="00481077"/>
    <w:rsid w:val="00481696"/>
    <w:rsid w:val="00482543"/>
    <w:rsid w:val="00482F60"/>
    <w:rsid w:val="00483354"/>
    <w:rsid w:val="004837E1"/>
    <w:rsid w:val="00483C08"/>
    <w:rsid w:val="0048425B"/>
    <w:rsid w:val="004847F6"/>
    <w:rsid w:val="004848EB"/>
    <w:rsid w:val="00484C80"/>
    <w:rsid w:val="00484FAA"/>
    <w:rsid w:val="00485A16"/>
    <w:rsid w:val="00485CE1"/>
    <w:rsid w:val="00487B19"/>
    <w:rsid w:val="00487C14"/>
    <w:rsid w:val="00487DC6"/>
    <w:rsid w:val="00487EC2"/>
    <w:rsid w:val="00490189"/>
    <w:rsid w:val="004904E1"/>
    <w:rsid w:val="004908D0"/>
    <w:rsid w:val="00490B5D"/>
    <w:rsid w:val="00490D46"/>
    <w:rsid w:val="004913E3"/>
    <w:rsid w:val="0049155C"/>
    <w:rsid w:val="00491FB9"/>
    <w:rsid w:val="0049218D"/>
    <w:rsid w:val="004921CA"/>
    <w:rsid w:val="00492442"/>
    <w:rsid w:val="00492E31"/>
    <w:rsid w:val="00492F62"/>
    <w:rsid w:val="0049351D"/>
    <w:rsid w:val="00493623"/>
    <w:rsid w:val="00493ACD"/>
    <w:rsid w:val="004940BE"/>
    <w:rsid w:val="0049494A"/>
    <w:rsid w:val="004949EA"/>
    <w:rsid w:val="00495509"/>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92E"/>
    <w:rsid w:val="004A2036"/>
    <w:rsid w:val="004A2844"/>
    <w:rsid w:val="004A29C1"/>
    <w:rsid w:val="004A29F9"/>
    <w:rsid w:val="004A2BEB"/>
    <w:rsid w:val="004A307B"/>
    <w:rsid w:val="004A3BA9"/>
    <w:rsid w:val="004A3EB2"/>
    <w:rsid w:val="004A3EB9"/>
    <w:rsid w:val="004A3EC6"/>
    <w:rsid w:val="004A430F"/>
    <w:rsid w:val="004A4EC0"/>
    <w:rsid w:val="004A55C5"/>
    <w:rsid w:val="004A5B7E"/>
    <w:rsid w:val="004A5D83"/>
    <w:rsid w:val="004A5E88"/>
    <w:rsid w:val="004A6375"/>
    <w:rsid w:val="004A644A"/>
    <w:rsid w:val="004A6720"/>
    <w:rsid w:val="004A6DD2"/>
    <w:rsid w:val="004A7447"/>
    <w:rsid w:val="004A762C"/>
    <w:rsid w:val="004B091F"/>
    <w:rsid w:val="004B0960"/>
    <w:rsid w:val="004B0F84"/>
    <w:rsid w:val="004B13D0"/>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D01AF"/>
    <w:rsid w:val="004D09AE"/>
    <w:rsid w:val="004D16C6"/>
    <w:rsid w:val="004D1FF8"/>
    <w:rsid w:val="004D22A3"/>
    <w:rsid w:val="004D2D41"/>
    <w:rsid w:val="004D2F33"/>
    <w:rsid w:val="004D37E7"/>
    <w:rsid w:val="004D3C8A"/>
    <w:rsid w:val="004D3DB0"/>
    <w:rsid w:val="004D3F7D"/>
    <w:rsid w:val="004D4FFF"/>
    <w:rsid w:val="004D510D"/>
    <w:rsid w:val="004D5208"/>
    <w:rsid w:val="004D572D"/>
    <w:rsid w:val="004D5733"/>
    <w:rsid w:val="004D5B77"/>
    <w:rsid w:val="004D6C3D"/>
    <w:rsid w:val="004D7C5B"/>
    <w:rsid w:val="004E01A5"/>
    <w:rsid w:val="004E0602"/>
    <w:rsid w:val="004E0AB6"/>
    <w:rsid w:val="004E102E"/>
    <w:rsid w:val="004E1621"/>
    <w:rsid w:val="004E16C7"/>
    <w:rsid w:val="004E1736"/>
    <w:rsid w:val="004E20C2"/>
    <w:rsid w:val="004E2B05"/>
    <w:rsid w:val="004E2F72"/>
    <w:rsid w:val="004E301B"/>
    <w:rsid w:val="004E3455"/>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59B9"/>
    <w:rsid w:val="004F5CE4"/>
    <w:rsid w:val="004F6539"/>
    <w:rsid w:val="004F68E2"/>
    <w:rsid w:val="004F6A35"/>
    <w:rsid w:val="004F6E3F"/>
    <w:rsid w:val="004F7585"/>
    <w:rsid w:val="005002D5"/>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F02"/>
    <w:rsid w:val="00506F5F"/>
    <w:rsid w:val="005072EE"/>
    <w:rsid w:val="00507541"/>
    <w:rsid w:val="005075BE"/>
    <w:rsid w:val="005104D7"/>
    <w:rsid w:val="00510C3D"/>
    <w:rsid w:val="00511857"/>
    <w:rsid w:val="00511897"/>
    <w:rsid w:val="005122C9"/>
    <w:rsid w:val="005127F7"/>
    <w:rsid w:val="00512905"/>
    <w:rsid w:val="00512F4E"/>
    <w:rsid w:val="0051386E"/>
    <w:rsid w:val="0051399D"/>
    <w:rsid w:val="00513E37"/>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377"/>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5CB2"/>
    <w:rsid w:val="00526182"/>
    <w:rsid w:val="00526706"/>
    <w:rsid w:val="00526AA2"/>
    <w:rsid w:val="0052719E"/>
    <w:rsid w:val="00527796"/>
    <w:rsid w:val="0052786D"/>
    <w:rsid w:val="005278AC"/>
    <w:rsid w:val="00527AFB"/>
    <w:rsid w:val="0053008F"/>
    <w:rsid w:val="005302A2"/>
    <w:rsid w:val="00530327"/>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60D3"/>
    <w:rsid w:val="00536481"/>
    <w:rsid w:val="00536A1C"/>
    <w:rsid w:val="00536E4A"/>
    <w:rsid w:val="0053709A"/>
    <w:rsid w:val="00537196"/>
    <w:rsid w:val="005376DF"/>
    <w:rsid w:val="00540408"/>
    <w:rsid w:val="00540B0A"/>
    <w:rsid w:val="00540F16"/>
    <w:rsid w:val="00541058"/>
    <w:rsid w:val="005430ED"/>
    <w:rsid w:val="005433D0"/>
    <w:rsid w:val="00543D2E"/>
    <w:rsid w:val="00544C09"/>
    <w:rsid w:val="00545D7F"/>
    <w:rsid w:val="00545E8F"/>
    <w:rsid w:val="0054698A"/>
    <w:rsid w:val="00546FCC"/>
    <w:rsid w:val="00550B5D"/>
    <w:rsid w:val="00550C68"/>
    <w:rsid w:val="00550D1A"/>
    <w:rsid w:val="00551A90"/>
    <w:rsid w:val="00551D6B"/>
    <w:rsid w:val="00551E24"/>
    <w:rsid w:val="00552634"/>
    <w:rsid w:val="00553182"/>
    <w:rsid w:val="005538C6"/>
    <w:rsid w:val="005543F0"/>
    <w:rsid w:val="00555B7B"/>
    <w:rsid w:val="005563BF"/>
    <w:rsid w:val="005570B6"/>
    <w:rsid w:val="00557AE6"/>
    <w:rsid w:val="00557E5B"/>
    <w:rsid w:val="00560189"/>
    <w:rsid w:val="00560501"/>
    <w:rsid w:val="0056071D"/>
    <w:rsid w:val="0056093E"/>
    <w:rsid w:val="00560F45"/>
    <w:rsid w:val="00561056"/>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5B12"/>
    <w:rsid w:val="00566444"/>
    <w:rsid w:val="00566544"/>
    <w:rsid w:val="00566AA8"/>
    <w:rsid w:val="00566AB6"/>
    <w:rsid w:val="00566B48"/>
    <w:rsid w:val="00566BEC"/>
    <w:rsid w:val="00566FAA"/>
    <w:rsid w:val="0057017D"/>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23C1"/>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6490"/>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D1"/>
    <w:rsid w:val="005A68C2"/>
    <w:rsid w:val="005A6996"/>
    <w:rsid w:val="005A6BF8"/>
    <w:rsid w:val="005A7692"/>
    <w:rsid w:val="005A76E3"/>
    <w:rsid w:val="005A7CBE"/>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0C6C"/>
    <w:rsid w:val="005C0D0A"/>
    <w:rsid w:val="005C1AE0"/>
    <w:rsid w:val="005C1F0B"/>
    <w:rsid w:val="005C1F9E"/>
    <w:rsid w:val="005C223B"/>
    <w:rsid w:val="005C2297"/>
    <w:rsid w:val="005C35B4"/>
    <w:rsid w:val="005C3778"/>
    <w:rsid w:val="005C42EA"/>
    <w:rsid w:val="005C4469"/>
    <w:rsid w:val="005C495D"/>
    <w:rsid w:val="005C534B"/>
    <w:rsid w:val="005C5AD2"/>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BE4"/>
    <w:rsid w:val="005E0E3C"/>
    <w:rsid w:val="005E20BE"/>
    <w:rsid w:val="005E256B"/>
    <w:rsid w:val="005E29A7"/>
    <w:rsid w:val="005E347D"/>
    <w:rsid w:val="005E36FD"/>
    <w:rsid w:val="005E3EA4"/>
    <w:rsid w:val="005E3F75"/>
    <w:rsid w:val="005E4852"/>
    <w:rsid w:val="005E4BA8"/>
    <w:rsid w:val="005E4D7D"/>
    <w:rsid w:val="005E522F"/>
    <w:rsid w:val="005E523D"/>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6D5"/>
    <w:rsid w:val="005F40D8"/>
    <w:rsid w:val="005F4230"/>
    <w:rsid w:val="005F48B2"/>
    <w:rsid w:val="005F4BD6"/>
    <w:rsid w:val="005F54E9"/>
    <w:rsid w:val="005F556F"/>
    <w:rsid w:val="005F5597"/>
    <w:rsid w:val="005F55A3"/>
    <w:rsid w:val="005F58CD"/>
    <w:rsid w:val="005F60D4"/>
    <w:rsid w:val="005F621F"/>
    <w:rsid w:val="005F682C"/>
    <w:rsid w:val="005F6932"/>
    <w:rsid w:val="005F7BE1"/>
    <w:rsid w:val="005F7D28"/>
    <w:rsid w:val="005F7D5A"/>
    <w:rsid w:val="0060004B"/>
    <w:rsid w:val="00600286"/>
    <w:rsid w:val="00600406"/>
    <w:rsid w:val="006009BB"/>
    <w:rsid w:val="006016D0"/>
    <w:rsid w:val="00601AC9"/>
    <w:rsid w:val="00601ACB"/>
    <w:rsid w:val="00601B0F"/>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4F4"/>
    <w:rsid w:val="006058EA"/>
    <w:rsid w:val="00605A1B"/>
    <w:rsid w:val="00605E7B"/>
    <w:rsid w:val="0060607B"/>
    <w:rsid w:val="006060C1"/>
    <w:rsid w:val="00606531"/>
    <w:rsid w:val="00606B37"/>
    <w:rsid w:val="00606D0B"/>
    <w:rsid w:val="006074D1"/>
    <w:rsid w:val="006077B1"/>
    <w:rsid w:val="00607A7E"/>
    <w:rsid w:val="00607C55"/>
    <w:rsid w:val="00610316"/>
    <w:rsid w:val="006106B6"/>
    <w:rsid w:val="00610778"/>
    <w:rsid w:val="00610785"/>
    <w:rsid w:val="0061083A"/>
    <w:rsid w:val="00610DCE"/>
    <w:rsid w:val="00611531"/>
    <w:rsid w:val="00611A6C"/>
    <w:rsid w:val="00611FAF"/>
    <w:rsid w:val="006123D4"/>
    <w:rsid w:val="00612473"/>
    <w:rsid w:val="00612692"/>
    <w:rsid w:val="00612E29"/>
    <w:rsid w:val="00612F33"/>
    <w:rsid w:val="00613689"/>
    <w:rsid w:val="006136BB"/>
    <w:rsid w:val="00613A75"/>
    <w:rsid w:val="00614354"/>
    <w:rsid w:val="006145E8"/>
    <w:rsid w:val="00614677"/>
    <w:rsid w:val="006159B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4047"/>
    <w:rsid w:val="00624283"/>
    <w:rsid w:val="00624421"/>
    <w:rsid w:val="006244CD"/>
    <w:rsid w:val="00624568"/>
    <w:rsid w:val="006248C8"/>
    <w:rsid w:val="006249F4"/>
    <w:rsid w:val="00624FEE"/>
    <w:rsid w:val="0062590C"/>
    <w:rsid w:val="00625B24"/>
    <w:rsid w:val="00625F7F"/>
    <w:rsid w:val="00625F8F"/>
    <w:rsid w:val="0062639A"/>
    <w:rsid w:val="00626747"/>
    <w:rsid w:val="00626F98"/>
    <w:rsid w:val="00626FE3"/>
    <w:rsid w:val="006278E1"/>
    <w:rsid w:val="00627946"/>
    <w:rsid w:val="00627A18"/>
    <w:rsid w:val="00627DD7"/>
    <w:rsid w:val="0063006E"/>
    <w:rsid w:val="00630D10"/>
    <w:rsid w:val="006311EB"/>
    <w:rsid w:val="00631AB6"/>
    <w:rsid w:val="006327C9"/>
    <w:rsid w:val="00633381"/>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7A2"/>
    <w:rsid w:val="006419B2"/>
    <w:rsid w:val="00641C53"/>
    <w:rsid w:val="00642737"/>
    <w:rsid w:val="00642E12"/>
    <w:rsid w:val="0064389A"/>
    <w:rsid w:val="00644189"/>
    <w:rsid w:val="00644588"/>
    <w:rsid w:val="006448BE"/>
    <w:rsid w:val="00644FDC"/>
    <w:rsid w:val="00645465"/>
    <w:rsid w:val="006454B7"/>
    <w:rsid w:val="00645AD6"/>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3A2"/>
    <w:rsid w:val="006756F9"/>
    <w:rsid w:val="00675D70"/>
    <w:rsid w:val="00676185"/>
    <w:rsid w:val="006764EF"/>
    <w:rsid w:val="006769ED"/>
    <w:rsid w:val="00676A79"/>
    <w:rsid w:val="00676AE4"/>
    <w:rsid w:val="00676C58"/>
    <w:rsid w:val="00677204"/>
    <w:rsid w:val="00677765"/>
    <w:rsid w:val="0067799A"/>
    <w:rsid w:val="006800FA"/>
    <w:rsid w:val="0068025C"/>
    <w:rsid w:val="006803F6"/>
    <w:rsid w:val="00680400"/>
    <w:rsid w:val="0068096C"/>
    <w:rsid w:val="00680F1F"/>
    <w:rsid w:val="00680F4F"/>
    <w:rsid w:val="006815F0"/>
    <w:rsid w:val="006816C3"/>
    <w:rsid w:val="006820EF"/>
    <w:rsid w:val="00682388"/>
    <w:rsid w:val="00682ADF"/>
    <w:rsid w:val="00682BAD"/>
    <w:rsid w:val="00683111"/>
    <w:rsid w:val="0068331C"/>
    <w:rsid w:val="00683A8F"/>
    <w:rsid w:val="00683B5A"/>
    <w:rsid w:val="00683D2F"/>
    <w:rsid w:val="00684942"/>
    <w:rsid w:val="0068518B"/>
    <w:rsid w:val="00685304"/>
    <w:rsid w:val="0068556B"/>
    <w:rsid w:val="00685AB2"/>
    <w:rsid w:val="00685D99"/>
    <w:rsid w:val="006861CA"/>
    <w:rsid w:val="00686265"/>
    <w:rsid w:val="0068679A"/>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EEC"/>
    <w:rsid w:val="00692FA7"/>
    <w:rsid w:val="006931A6"/>
    <w:rsid w:val="00693268"/>
    <w:rsid w:val="006939EE"/>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7C"/>
    <w:rsid w:val="006A0A00"/>
    <w:rsid w:val="006A0A0F"/>
    <w:rsid w:val="006A0A5C"/>
    <w:rsid w:val="006A1939"/>
    <w:rsid w:val="006A19A9"/>
    <w:rsid w:val="006A23D4"/>
    <w:rsid w:val="006A31AC"/>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B6E"/>
    <w:rsid w:val="006B216F"/>
    <w:rsid w:val="006B23C5"/>
    <w:rsid w:val="006B2932"/>
    <w:rsid w:val="006B296E"/>
    <w:rsid w:val="006B2F46"/>
    <w:rsid w:val="006B3150"/>
    <w:rsid w:val="006B321E"/>
    <w:rsid w:val="006B33E5"/>
    <w:rsid w:val="006B36A7"/>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51A9"/>
    <w:rsid w:val="006C532A"/>
    <w:rsid w:val="006C6A74"/>
    <w:rsid w:val="006C6CD7"/>
    <w:rsid w:val="006C70BD"/>
    <w:rsid w:val="006C7312"/>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543"/>
    <w:rsid w:val="006D45A1"/>
    <w:rsid w:val="006D4787"/>
    <w:rsid w:val="006D4C18"/>
    <w:rsid w:val="006D50ED"/>
    <w:rsid w:val="006D54FF"/>
    <w:rsid w:val="006D55AA"/>
    <w:rsid w:val="006D56DD"/>
    <w:rsid w:val="006D586C"/>
    <w:rsid w:val="006D5D9C"/>
    <w:rsid w:val="006D6169"/>
    <w:rsid w:val="006D7118"/>
    <w:rsid w:val="006D73E6"/>
    <w:rsid w:val="006D7C69"/>
    <w:rsid w:val="006D7CB9"/>
    <w:rsid w:val="006E02A3"/>
    <w:rsid w:val="006E1228"/>
    <w:rsid w:val="006E13E3"/>
    <w:rsid w:val="006E1832"/>
    <w:rsid w:val="006E1B73"/>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C09"/>
    <w:rsid w:val="006F3EE9"/>
    <w:rsid w:val="006F4849"/>
    <w:rsid w:val="006F484D"/>
    <w:rsid w:val="006F4B32"/>
    <w:rsid w:val="006F4D48"/>
    <w:rsid w:val="006F50E4"/>
    <w:rsid w:val="006F5788"/>
    <w:rsid w:val="006F5C39"/>
    <w:rsid w:val="006F618C"/>
    <w:rsid w:val="006F64C1"/>
    <w:rsid w:val="006F6D3C"/>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1D7F"/>
    <w:rsid w:val="007029A8"/>
    <w:rsid w:val="00702AE8"/>
    <w:rsid w:val="00703283"/>
    <w:rsid w:val="007035C5"/>
    <w:rsid w:val="007039F6"/>
    <w:rsid w:val="00704235"/>
    <w:rsid w:val="0070425D"/>
    <w:rsid w:val="00704BAB"/>
    <w:rsid w:val="00704E67"/>
    <w:rsid w:val="0070511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5175"/>
    <w:rsid w:val="00715C6D"/>
    <w:rsid w:val="00715D60"/>
    <w:rsid w:val="00715F52"/>
    <w:rsid w:val="007162D2"/>
    <w:rsid w:val="00717608"/>
    <w:rsid w:val="00720383"/>
    <w:rsid w:val="007203FE"/>
    <w:rsid w:val="00720ADD"/>
    <w:rsid w:val="00720CB4"/>
    <w:rsid w:val="00720F66"/>
    <w:rsid w:val="00721218"/>
    <w:rsid w:val="00721412"/>
    <w:rsid w:val="00721A18"/>
    <w:rsid w:val="00721F39"/>
    <w:rsid w:val="007221AA"/>
    <w:rsid w:val="00722A85"/>
    <w:rsid w:val="0072524F"/>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41D5"/>
    <w:rsid w:val="00734D20"/>
    <w:rsid w:val="007358AD"/>
    <w:rsid w:val="007359F4"/>
    <w:rsid w:val="00735C48"/>
    <w:rsid w:val="00735E69"/>
    <w:rsid w:val="00736362"/>
    <w:rsid w:val="00736623"/>
    <w:rsid w:val="007368F0"/>
    <w:rsid w:val="00736AEF"/>
    <w:rsid w:val="00736D29"/>
    <w:rsid w:val="00737639"/>
    <w:rsid w:val="00737A6F"/>
    <w:rsid w:val="00737DF9"/>
    <w:rsid w:val="0074035D"/>
    <w:rsid w:val="0074054D"/>
    <w:rsid w:val="00740655"/>
    <w:rsid w:val="00741224"/>
    <w:rsid w:val="00741716"/>
    <w:rsid w:val="00741831"/>
    <w:rsid w:val="00743C1A"/>
    <w:rsid w:val="00743F03"/>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CA1"/>
    <w:rsid w:val="00752DBE"/>
    <w:rsid w:val="00753166"/>
    <w:rsid w:val="00753441"/>
    <w:rsid w:val="00753A51"/>
    <w:rsid w:val="00753DD6"/>
    <w:rsid w:val="00754046"/>
    <w:rsid w:val="00754089"/>
    <w:rsid w:val="0075427D"/>
    <w:rsid w:val="00754C6F"/>
    <w:rsid w:val="0075513F"/>
    <w:rsid w:val="0075524A"/>
    <w:rsid w:val="00755760"/>
    <w:rsid w:val="0075618F"/>
    <w:rsid w:val="00756402"/>
    <w:rsid w:val="007565F3"/>
    <w:rsid w:val="0075676E"/>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A66"/>
    <w:rsid w:val="00762B49"/>
    <w:rsid w:val="00762D22"/>
    <w:rsid w:val="00762DC1"/>
    <w:rsid w:val="00762E41"/>
    <w:rsid w:val="007636BA"/>
    <w:rsid w:val="007636F4"/>
    <w:rsid w:val="00763F80"/>
    <w:rsid w:val="00763FD8"/>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70056"/>
    <w:rsid w:val="007701A1"/>
    <w:rsid w:val="00770BF3"/>
    <w:rsid w:val="00770F3D"/>
    <w:rsid w:val="00770FE0"/>
    <w:rsid w:val="007713E9"/>
    <w:rsid w:val="007715C4"/>
    <w:rsid w:val="00771CCE"/>
    <w:rsid w:val="00771F85"/>
    <w:rsid w:val="00772283"/>
    <w:rsid w:val="0077232F"/>
    <w:rsid w:val="007727F0"/>
    <w:rsid w:val="00772C70"/>
    <w:rsid w:val="007730BD"/>
    <w:rsid w:val="007732EA"/>
    <w:rsid w:val="00773366"/>
    <w:rsid w:val="007735DF"/>
    <w:rsid w:val="00773E1F"/>
    <w:rsid w:val="00773F72"/>
    <w:rsid w:val="00774092"/>
    <w:rsid w:val="00774207"/>
    <w:rsid w:val="00774774"/>
    <w:rsid w:val="00776158"/>
    <w:rsid w:val="00776460"/>
    <w:rsid w:val="00776531"/>
    <w:rsid w:val="00776779"/>
    <w:rsid w:val="00776A76"/>
    <w:rsid w:val="00776FFF"/>
    <w:rsid w:val="00780D2B"/>
    <w:rsid w:val="00780E0A"/>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099"/>
    <w:rsid w:val="0079224B"/>
    <w:rsid w:val="007923E5"/>
    <w:rsid w:val="007929D0"/>
    <w:rsid w:val="00792B6C"/>
    <w:rsid w:val="00793199"/>
    <w:rsid w:val="007932DD"/>
    <w:rsid w:val="0079413B"/>
    <w:rsid w:val="0079433C"/>
    <w:rsid w:val="0079438C"/>
    <w:rsid w:val="007946CE"/>
    <w:rsid w:val="00794BDD"/>
    <w:rsid w:val="00795628"/>
    <w:rsid w:val="00795BE4"/>
    <w:rsid w:val="007973BB"/>
    <w:rsid w:val="007973FD"/>
    <w:rsid w:val="00797500"/>
    <w:rsid w:val="007977C1"/>
    <w:rsid w:val="007978DF"/>
    <w:rsid w:val="00797C7E"/>
    <w:rsid w:val="007A060E"/>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99"/>
    <w:rsid w:val="007A5EF4"/>
    <w:rsid w:val="007A67D6"/>
    <w:rsid w:val="007A682C"/>
    <w:rsid w:val="007A76A8"/>
    <w:rsid w:val="007A79D5"/>
    <w:rsid w:val="007A7FD7"/>
    <w:rsid w:val="007B0171"/>
    <w:rsid w:val="007B054D"/>
    <w:rsid w:val="007B063B"/>
    <w:rsid w:val="007B09A4"/>
    <w:rsid w:val="007B0AB4"/>
    <w:rsid w:val="007B0AD9"/>
    <w:rsid w:val="007B0F06"/>
    <w:rsid w:val="007B17DA"/>
    <w:rsid w:val="007B1912"/>
    <w:rsid w:val="007B1D8F"/>
    <w:rsid w:val="007B1DFA"/>
    <w:rsid w:val="007B1F13"/>
    <w:rsid w:val="007B2327"/>
    <w:rsid w:val="007B24E9"/>
    <w:rsid w:val="007B25A4"/>
    <w:rsid w:val="007B25E3"/>
    <w:rsid w:val="007B2A3E"/>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E0"/>
    <w:rsid w:val="007C0A42"/>
    <w:rsid w:val="007C155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E11"/>
    <w:rsid w:val="007D7396"/>
    <w:rsid w:val="007D75F2"/>
    <w:rsid w:val="007D778E"/>
    <w:rsid w:val="007E00AB"/>
    <w:rsid w:val="007E04B4"/>
    <w:rsid w:val="007E16DB"/>
    <w:rsid w:val="007E1818"/>
    <w:rsid w:val="007E2110"/>
    <w:rsid w:val="007E25F5"/>
    <w:rsid w:val="007E48DC"/>
    <w:rsid w:val="007E491C"/>
    <w:rsid w:val="007E4BC3"/>
    <w:rsid w:val="007E522A"/>
    <w:rsid w:val="007E668B"/>
    <w:rsid w:val="007E71EB"/>
    <w:rsid w:val="007E7870"/>
    <w:rsid w:val="007E7DE4"/>
    <w:rsid w:val="007E7F2A"/>
    <w:rsid w:val="007F1D2A"/>
    <w:rsid w:val="007F1D92"/>
    <w:rsid w:val="007F2013"/>
    <w:rsid w:val="007F2CF0"/>
    <w:rsid w:val="007F330A"/>
    <w:rsid w:val="007F3581"/>
    <w:rsid w:val="007F3B42"/>
    <w:rsid w:val="007F44CD"/>
    <w:rsid w:val="007F5354"/>
    <w:rsid w:val="007F5512"/>
    <w:rsid w:val="007F55F9"/>
    <w:rsid w:val="007F5B0D"/>
    <w:rsid w:val="007F5CD9"/>
    <w:rsid w:val="007F6069"/>
    <w:rsid w:val="007F6099"/>
    <w:rsid w:val="007F6352"/>
    <w:rsid w:val="007F6357"/>
    <w:rsid w:val="007F6E25"/>
    <w:rsid w:val="007F7184"/>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9BE"/>
    <w:rsid w:val="00803B49"/>
    <w:rsid w:val="00804479"/>
    <w:rsid w:val="00804B97"/>
    <w:rsid w:val="00805260"/>
    <w:rsid w:val="00805892"/>
    <w:rsid w:val="00805DAC"/>
    <w:rsid w:val="00805E71"/>
    <w:rsid w:val="0080635C"/>
    <w:rsid w:val="008069E2"/>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94"/>
    <w:rsid w:val="00815ADA"/>
    <w:rsid w:val="00815CD9"/>
    <w:rsid w:val="008160F2"/>
    <w:rsid w:val="00816DF1"/>
    <w:rsid w:val="008174F4"/>
    <w:rsid w:val="00817C6D"/>
    <w:rsid w:val="00817EEF"/>
    <w:rsid w:val="008204F9"/>
    <w:rsid w:val="00820591"/>
    <w:rsid w:val="008207C4"/>
    <w:rsid w:val="00820B3C"/>
    <w:rsid w:val="00820D61"/>
    <w:rsid w:val="00820E2D"/>
    <w:rsid w:val="0082220C"/>
    <w:rsid w:val="00822533"/>
    <w:rsid w:val="00822BD6"/>
    <w:rsid w:val="00823710"/>
    <w:rsid w:val="00823807"/>
    <w:rsid w:val="00823ADD"/>
    <w:rsid w:val="00824316"/>
    <w:rsid w:val="0082435D"/>
    <w:rsid w:val="008245A0"/>
    <w:rsid w:val="00824E20"/>
    <w:rsid w:val="00825544"/>
    <w:rsid w:val="00825BF4"/>
    <w:rsid w:val="00825F74"/>
    <w:rsid w:val="0082611C"/>
    <w:rsid w:val="00826642"/>
    <w:rsid w:val="00826651"/>
    <w:rsid w:val="008275F4"/>
    <w:rsid w:val="008279FC"/>
    <w:rsid w:val="00827B31"/>
    <w:rsid w:val="00827B81"/>
    <w:rsid w:val="00827BF3"/>
    <w:rsid w:val="008300CC"/>
    <w:rsid w:val="008300DD"/>
    <w:rsid w:val="008309B5"/>
    <w:rsid w:val="00831DD8"/>
    <w:rsid w:val="00832050"/>
    <w:rsid w:val="00832128"/>
    <w:rsid w:val="0083272F"/>
    <w:rsid w:val="00832957"/>
    <w:rsid w:val="0083295A"/>
    <w:rsid w:val="00833181"/>
    <w:rsid w:val="0083324F"/>
    <w:rsid w:val="0083384C"/>
    <w:rsid w:val="00833ADC"/>
    <w:rsid w:val="0083408E"/>
    <w:rsid w:val="008343EC"/>
    <w:rsid w:val="00834CBE"/>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8A8"/>
    <w:rsid w:val="008509F2"/>
    <w:rsid w:val="00850A13"/>
    <w:rsid w:val="00850E22"/>
    <w:rsid w:val="00851365"/>
    <w:rsid w:val="008514DC"/>
    <w:rsid w:val="00851917"/>
    <w:rsid w:val="0085216C"/>
    <w:rsid w:val="008521AD"/>
    <w:rsid w:val="0085251D"/>
    <w:rsid w:val="00852D9D"/>
    <w:rsid w:val="00852EF4"/>
    <w:rsid w:val="00853528"/>
    <w:rsid w:val="008535B4"/>
    <w:rsid w:val="00853744"/>
    <w:rsid w:val="00853907"/>
    <w:rsid w:val="00853F08"/>
    <w:rsid w:val="008541A5"/>
    <w:rsid w:val="0085461C"/>
    <w:rsid w:val="00855033"/>
    <w:rsid w:val="0085515B"/>
    <w:rsid w:val="0085533A"/>
    <w:rsid w:val="008555B7"/>
    <w:rsid w:val="00855B1F"/>
    <w:rsid w:val="00855C51"/>
    <w:rsid w:val="00855EDF"/>
    <w:rsid w:val="00856019"/>
    <w:rsid w:val="008565E3"/>
    <w:rsid w:val="008565FB"/>
    <w:rsid w:val="008567A1"/>
    <w:rsid w:val="0086014E"/>
    <w:rsid w:val="00860D1C"/>
    <w:rsid w:val="0086159D"/>
    <w:rsid w:val="008618E2"/>
    <w:rsid w:val="00862088"/>
    <w:rsid w:val="008622A8"/>
    <w:rsid w:val="00862D6E"/>
    <w:rsid w:val="00862DDF"/>
    <w:rsid w:val="00862F9F"/>
    <w:rsid w:val="0086325D"/>
    <w:rsid w:val="00863310"/>
    <w:rsid w:val="008656E9"/>
    <w:rsid w:val="0086592F"/>
    <w:rsid w:val="008659DC"/>
    <w:rsid w:val="00865C52"/>
    <w:rsid w:val="00866038"/>
    <w:rsid w:val="00866162"/>
    <w:rsid w:val="00866E24"/>
    <w:rsid w:val="0086727D"/>
    <w:rsid w:val="00867655"/>
    <w:rsid w:val="00867AE2"/>
    <w:rsid w:val="00867B0C"/>
    <w:rsid w:val="008707AA"/>
    <w:rsid w:val="0087123A"/>
    <w:rsid w:val="00871482"/>
    <w:rsid w:val="0087242F"/>
    <w:rsid w:val="008727C4"/>
    <w:rsid w:val="008728A2"/>
    <w:rsid w:val="00872EF1"/>
    <w:rsid w:val="00872FFD"/>
    <w:rsid w:val="008738F9"/>
    <w:rsid w:val="00874296"/>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3217"/>
    <w:rsid w:val="008835BD"/>
    <w:rsid w:val="00884D97"/>
    <w:rsid w:val="00885477"/>
    <w:rsid w:val="00885850"/>
    <w:rsid w:val="00885ADC"/>
    <w:rsid w:val="00885BEB"/>
    <w:rsid w:val="0088632E"/>
    <w:rsid w:val="008864A4"/>
    <w:rsid w:val="008871A9"/>
    <w:rsid w:val="0088732B"/>
    <w:rsid w:val="00887627"/>
    <w:rsid w:val="00887F9A"/>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5815"/>
    <w:rsid w:val="00895A2C"/>
    <w:rsid w:val="00895B60"/>
    <w:rsid w:val="00895C92"/>
    <w:rsid w:val="00896902"/>
    <w:rsid w:val="00896A8C"/>
    <w:rsid w:val="00896CA9"/>
    <w:rsid w:val="00897072"/>
    <w:rsid w:val="00897385"/>
    <w:rsid w:val="00897585"/>
    <w:rsid w:val="008976A0"/>
    <w:rsid w:val="0089770A"/>
    <w:rsid w:val="008A1702"/>
    <w:rsid w:val="008A1970"/>
    <w:rsid w:val="008A20C5"/>
    <w:rsid w:val="008A2485"/>
    <w:rsid w:val="008A253F"/>
    <w:rsid w:val="008A2879"/>
    <w:rsid w:val="008A2C27"/>
    <w:rsid w:val="008A2F93"/>
    <w:rsid w:val="008A32C5"/>
    <w:rsid w:val="008A3B96"/>
    <w:rsid w:val="008A41B1"/>
    <w:rsid w:val="008A4319"/>
    <w:rsid w:val="008A4400"/>
    <w:rsid w:val="008A48F5"/>
    <w:rsid w:val="008A50A7"/>
    <w:rsid w:val="008A5B0B"/>
    <w:rsid w:val="008A6010"/>
    <w:rsid w:val="008A740E"/>
    <w:rsid w:val="008A7448"/>
    <w:rsid w:val="008A7506"/>
    <w:rsid w:val="008A7577"/>
    <w:rsid w:val="008A78FB"/>
    <w:rsid w:val="008A79F9"/>
    <w:rsid w:val="008A7BC1"/>
    <w:rsid w:val="008A7E03"/>
    <w:rsid w:val="008B04EE"/>
    <w:rsid w:val="008B1833"/>
    <w:rsid w:val="008B19D3"/>
    <w:rsid w:val="008B266B"/>
    <w:rsid w:val="008B270C"/>
    <w:rsid w:val="008B27AE"/>
    <w:rsid w:val="008B29F8"/>
    <w:rsid w:val="008B2ADD"/>
    <w:rsid w:val="008B2E11"/>
    <w:rsid w:val="008B357F"/>
    <w:rsid w:val="008B39C2"/>
    <w:rsid w:val="008B4072"/>
    <w:rsid w:val="008B4B4E"/>
    <w:rsid w:val="008B51D9"/>
    <w:rsid w:val="008B5A64"/>
    <w:rsid w:val="008B5D87"/>
    <w:rsid w:val="008B6959"/>
    <w:rsid w:val="008B6A19"/>
    <w:rsid w:val="008B724C"/>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959"/>
    <w:rsid w:val="008C5A0A"/>
    <w:rsid w:val="008C5E1F"/>
    <w:rsid w:val="008C643F"/>
    <w:rsid w:val="008C65B4"/>
    <w:rsid w:val="008C6696"/>
    <w:rsid w:val="008C6CD9"/>
    <w:rsid w:val="008C7ADA"/>
    <w:rsid w:val="008D023D"/>
    <w:rsid w:val="008D0767"/>
    <w:rsid w:val="008D0799"/>
    <w:rsid w:val="008D0EF2"/>
    <w:rsid w:val="008D1488"/>
    <w:rsid w:val="008D1CD7"/>
    <w:rsid w:val="008D1D80"/>
    <w:rsid w:val="008D20CD"/>
    <w:rsid w:val="008D2884"/>
    <w:rsid w:val="008D2D40"/>
    <w:rsid w:val="008D2FC3"/>
    <w:rsid w:val="008D30A7"/>
    <w:rsid w:val="008D3198"/>
    <w:rsid w:val="008D4560"/>
    <w:rsid w:val="008D45BF"/>
    <w:rsid w:val="008D4A3F"/>
    <w:rsid w:val="008D4CDA"/>
    <w:rsid w:val="008D4EAA"/>
    <w:rsid w:val="008D5899"/>
    <w:rsid w:val="008D5DFC"/>
    <w:rsid w:val="008D5E6E"/>
    <w:rsid w:val="008D64A0"/>
    <w:rsid w:val="008D64F5"/>
    <w:rsid w:val="008D65A3"/>
    <w:rsid w:val="008D6CE1"/>
    <w:rsid w:val="008D6D83"/>
    <w:rsid w:val="008D71E7"/>
    <w:rsid w:val="008D78FE"/>
    <w:rsid w:val="008D796A"/>
    <w:rsid w:val="008D79A3"/>
    <w:rsid w:val="008D7A1B"/>
    <w:rsid w:val="008D7A4F"/>
    <w:rsid w:val="008D7BF6"/>
    <w:rsid w:val="008D7CA2"/>
    <w:rsid w:val="008E091F"/>
    <w:rsid w:val="008E14A1"/>
    <w:rsid w:val="008E14AD"/>
    <w:rsid w:val="008E15CF"/>
    <w:rsid w:val="008E213B"/>
    <w:rsid w:val="008E248B"/>
    <w:rsid w:val="008E29F1"/>
    <w:rsid w:val="008E2C13"/>
    <w:rsid w:val="008E2C39"/>
    <w:rsid w:val="008E37EA"/>
    <w:rsid w:val="008E3EB4"/>
    <w:rsid w:val="008E410B"/>
    <w:rsid w:val="008E43F1"/>
    <w:rsid w:val="008E481C"/>
    <w:rsid w:val="008E5456"/>
    <w:rsid w:val="008E68C5"/>
    <w:rsid w:val="008E70E8"/>
    <w:rsid w:val="008E760D"/>
    <w:rsid w:val="008E77A0"/>
    <w:rsid w:val="008E77D3"/>
    <w:rsid w:val="008F007E"/>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816"/>
    <w:rsid w:val="008F55F6"/>
    <w:rsid w:val="008F57B7"/>
    <w:rsid w:val="008F5840"/>
    <w:rsid w:val="008F587E"/>
    <w:rsid w:val="008F59E5"/>
    <w:rsid w:val="008F5BE8"/>
    <w:rsid w:val="008F5CB2"/>
    <w:rsid w:val="008F5E79"/>
    <w:rsid w:val="008F6307"/>
    <w:rsid w:val="008F6648"/>
    <w:rsid w:val="008F6CF4"/>
    <w:rsid w:val="008F6E37"/>
    <w:rsid w:val="008F6E3C"/>
    <w:rsid w:val="008F6F1A"/>
    <w:rsid w:val="008F6F7A"/>
    <w:rsid w:val="008F732A"/>
    <w:rsid w:val="008F7519"/>
    <w:rsid w:val="008F75D3"/>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861"/>
    <w:rsid w:val="009048DF"/>
    <w:rsid w:val="009050B8"/>
    <w:rsid w:val="009060EE"/>
    <w:rsid w:val="00906111"/>
    <w:rsid w:val="00906BC1"/>
    <w:rsid w:val="00906EE9"/>
    <w:rsid w:val="009075FB"/>
    <w:rsid w:val="0090775C"/>
    <w:rsid w:val="00907780"/>
    <w:rsid w:val="00910F3C"/>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3FB9"/>
    <w:rsid w:val="00935302"/>
    <w:rsid w:val="00936549"/>
    <w:rsid w:val="00936C36"/>
    <w:rsid w:val="00936DE3"/>
    <w:rsid w:val="0093785C"/>
    <w:rsid w:val="00937D9E"/>
    <w:rsid w:val="009400D2"/>
    <w:rsid w:val="00940160"/>
    <w:rsid w:val="0094067F"/>
    <w:rsid w:val="00941BF0"/>
    <w:rsid w:val="00941C8D"/>
    <w:rsid w:val="00941D93"/>
    <w:rsid w:val="009420A6"/>
    <w:rsid w:val="009426D0"/>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715C"/>
    <w:rsid w:val="00947400"/>
    <w:rsid w:val="00947A21"/>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39E"/>
    <w:rsid w:val="00955840"/>
    <w:rsid w:val="00955FB9"/>
    <w:rsid w:val="00956055"/>
    <w:rsid w:val="009562D0"/>
    <w:rsid w:val="00956636"/>
    <w:rsid w:val="0095673D"/>
    <w:rsid w:val="00957332"/>
    <w:rsid w:val="00957851"/>
    <w:rsid w:val="00957C27"/>
    <w:rsid w:val="00957F78"/>
    <w:rsid w:val="00957FB9"/>
    <w:rsid w:val="00960B3D"/>
    <w:rsid w:val="00960E4F"/>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CF"/>
    <w:rsid w:val="00967E6A"/>
    <w:rsid w:val="00970E1E"/>
    <w:rsid w:val="00971179"/>
    <w:rsid w:val="009716DC"/>
    <w:rsid w:val="00971A04"/>
    <w:rsid w:val="00972496"/>
    <w:rsid w:val="0097295C"/>
    <w:rsid w:val="00973090"/>
    <w:rsid w:val="00973110"/>
    <w:rsid w:val="00973179"/>
    <w:rsid w:val="00973E53"/>
    <w:rsid w:val="00974C12"/>
    <w:rsid w:val="00974C53"/>
    <w:rsid w:val="00974CE3"/>
    <w:rsid w:val="009750F9"/>
    <w:rsid w:val="00975222"/>
    <w:rsid w:val="00975451"/>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B65"/>
    <w:rsid w:val="00982C42"/>
    <w:rsid w:val="00983251"/>
    <w:rsid w:val="00983736"/>
    <w:rsid w:val="00983791"/>
    <w:rsid w:val="00983A2B"/>
    <w:rsid w:val="00983DA9"/>
    <w:rsid w:val="00983F81"/>
    <w:rsid w:val="0098494F"/>
    <w:rsid w:val="00985167"/>
    <w:rsid w:val="00985DC4"/>
    <w:rsid w:val="00985E5B"/>
    <w:rsid w:val="00985F59"/>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422"/>
    <w:rsid w:val="0099768F"/>
    <w:rsid w:val="00997A53"/>
    <w:rsid w:val="00997F54"/>
    <w:rsid w:val="009A009F"/>
    <w:rsid w:val="009A017A"/>
    <w:rsid w:val="009A07DA"/>
    <w:rsid w:val="009A17BD"/>
    <w:rsid w:val="009A1A31"/>
    <w:rsid w:val="009A1E58"/>
    <w:rsid w:val="009A25B0"/>
    <w:rsid w:val="009A318C"/>
    <w:rsid w:val="009A319A"/>
    <w:rsid w:val="009A3A64"/>
    <w:rsid w:val="009A441F"/>
    <w:rsid w:val="009A503A"/>
    <w:rsid w:val="009A5630"/>
    <w:rsid w:val="009A5796"/>
    <w:rsid w:val="009A59E7"/>
    <w:rsid w:val="009A5AA7"/>
    <w:rsid w:val="009A6C3E"/>
    <w:rsid w:val="009A6FF9"/>
    <w:rsid w:val="009A7C6E"/>
    <w:rsid w:val="009B0F31"/>
    <w:rsid w:val="009B11EF"/>
    <w:rsid w:val="009B148B"/>
    <w:rsid w:val="009B3412"/>
    <w:rsid w:val="009B39FA"/>
    <w:rsid w:val="009B3C55"/>
    <w:rsid w:val="009B4AE0"/>
    <w:rsid w:val="009B56FF"/>
    <w:rsid w:val="009B5A16"/>
    <w:rsid w:val="009B5A50"/>
    <w:rsid w:val="009B6214"/>
    <w:rsid w:val="009B6787"/>
    <w:rsid w:val="009B6801"/>
    <w:rsid w:val="009B6E45"/>
    <w:rsid w:val="009B71CD"/>
    <w:rsid w:val="009B7DC3"/>
    <w:rsid w:val="009C00D6"/>
    <w:rsid w:val="009C02EA"/>
    <w:rsid w:val="009C03F2"/>
    <w:rsid w:val="009C07E6"/>
    <w:rsid w:val="009C0CA0"/>
    <w:rsid w:val="009C1707"/>
    <w:rsid w:val="009C1A9B"/>
    <w:rsid w:val="009C1CDA"/>
    <w:rsid w:val="009C2717"/>
    <w:rsid w:val="009C3A87"/>
    <w:rsid w:val="009C3D4D"/>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E1D"/>
    <w:rsid w:val="009E593B"/>
    <w:rsid w:val="009E5D05"/>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36D"/>
    <w:rsid w:val="009F14C1"/>
    <w:rsid w:val="009F169E"/>
    <w:rsid w:val="009F171C"/>
    <w:rsid w:val="009F1763"/>
    <w:rsid w:val="009F182A"/>
    <w:rsid w:val="009F1873"/>
    <w:rsid w:val="009F1990"/>
    <w:rsid w:val="009F1ED3"/>
    <w:rsid w:val="009F2209"/>
    <w:rsid w:val="009F24D4"/>
    <w:rsid w:val="009F295D"/>
    <w:rsid w:val="009F3428"/>
    <w:rsid w:val="009F350E"/>
    <w:rsid w:val="009F36A9"/>
    <w:rsid w:val="009F41D1"/>
    <w:rsid w:val="009F5441"/>
    <w:rsid w:val="009F5CDA"/>
    <w:rsid w:val="009F621B"/>
    <w:rsid w:val="009F6538"/>
    <w:rsid w:val="009F6766"/>
    <w:rsid w:val="009F697B"/>
    <w:rsid w:val="009F6F47"/>
    <w:rsid w:val="009F71CB"/>
    <w:rsid w:val="009F7730"/>
    <w:rsid w:val="00A00177"/>
    <w:rsid w:val="00A01196"/>
    <w:rsid w:val="00A0121E"/>
    <w:rsid w:val="00A014E4"/>
    <w:rsid w:val="00A0170D"/>
    <w:rsid w:val="00A019EF"/>
    <w:rsid w:val="00A01E93"/>
    <w:rsid w:val="00A01FE0"/>
    <w:rsid w:val="00A022B5"/>
    <w:rsid w:val="00A0284D"/>
    <w:rsid w:val="00A02E0D"/>
    <w:rsid w:val="00A02EDC"/>
    <w:rsid w:val="00A02F7C"/>
    <w:rsid w:val="00A037A0"/>
    <w:rsid w:val="00A03968"/>
    <w:rsid w:val="00A04005"/>
    <w:rsid w:val="00A04306"/>
    <w:rsid w:val="00A04F13"/>
    <w:rsid w:val="00A05033"/>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194C"/>
    <w:rsid w:val="00A11D8B"/>
    <w:rsid w:val="00A124DE"/>
    <w:rsid w:val="00A127CF"/>
    <w:rsid w:val="00A130B2"/>
    <w:rsid w:val="00A139BB"/>
    <w:rsid w:val="00A13ABF"/>
    <w:rsid w:val="00A13F99"/>
    <w:rsid w:val="00A1445A"/>
    <w:rsid w:val="00A145BA"/>
    <w:rsid w:val="00A14610"/>
    <w:rsid w:val="00A148C8"/>
    <w:rsid w:val="00A1494A"/>
    <w:rsid w:val="00A14CD4"/>
    <w:rsid w:val="00A15810"/>
    <w:rsid w:val="00A16D42"/>
    <w:rsid w:val="00A173CA"/>
    <w:rsid w:val="00A201AC"/>
    <w:rsid w:val="00A21025"/>
    <w:rsid w:val="00A2160E"/>
    <w:rsid w:val="00A217DE"/>
    <w:rsid w:val="00A21B7E"/>
    <w:rsid w:val="00A21EA3"/>
    <w:rsid w:val="00A22522"/>
    <w:rsid w:val="00A2252C"/>
    <w:rsid w:val="00A232BD"/>
    <w:rsid w:val="00A23505"/>
    <w:rsid w:val="00A23D39"/>
    <w:rsid w:val="00A2416B"/>
    <w:rsid w:val="00A241DB"/>
    <w:rsid w:val="00A248C1"/>
    <w:rsid w:val="00A24DD2"/>
    <w:rsid w:val="00A24FA3"/>
    <w:rsid w:val="00A259D1"/>
    <w:rsid w:val="00A25C34"/>
    <w:rsid w:val="00A25CD2"/>
    <w:rsid w:val="00A261A2"/>
    <w:rsid w:val="00A263AB"/>
    <w:rsid w:val="00A267C6"/>
    <w:rsid w:val="00A26DD1"/>
    <w:rsid w:val="00A26DFB"/>
    <w:rsid w:val="00A270BA"/>
    <w:rsid w:val="00A27D15"/>
    <w:rsid w:val="00A30581"/>
    <w:rsid w:val="00A30BFB"/>
    <w:rsid w:val="00A31AAA"/>
    <w:rsid w:val="00A326B3"/>
    <w:rsid w:val="00A32ECA"/>
    <w:rsid w:val="00A33402"/>
    <w:rsid w:val="00A3361F"/>
    <w:rsid w:val="00A33FB2"/>
    <w:rsid w:val="00A349B7"/>
    <w:rsid w:val="00A35092"/>
    <w:rsid w:val="00A35213"/>
    <w:rsid w:val="00A35763"/>
    <w:rsid w:val="00A358D4"/>
    <w:rsid w:val="00A35A6B"/>
    <w:rsid w:val="00A362AD"/>
    <w:rsid w:val="00A362EB"/>
    <w:rsid w:val="00A36B72"/>
    <w:rsid w:val="00A36C9E"/>
    <w:rsid w:val="00A3719F"/>
    <w:rsid w:val="00A374D3"/>
    <w:rsid w:val="00A37E7E"/>
    <w:rsid w:val="00A40094"/>
    <w:rsid w:val="00A4035F"/>
    <w:rsid w:val="00A408E6"/>
    <w:rsid w:val="00A4136A"/>
    <w:rsid w:val="00A41436"/>
    <w:rsid w:val="00A4173F"/>
    <w:rsid w:val="00A41845"/>
    <w:rsid w:val="00A41DA8"/>
    <w:rsid w:val="00A41F74"/>
    <w:rsid w:val="00A424E6"/>
    <w:rsid w:val="00A42591"/>
    <w:rsid w:val="00A42A93"/>
    <w:rsid w:val="00A43059"/>
    <w:rsid w:val="00A4372A"/>
    <w:rsid w:val="00A43E36"/>
    <w:rsid w:val="00A44101"/>
    <w:rsid w:val="00A44946"/>
    <w:rsid w:val="00A44ECA"/>
    <w:rsid w:val="00A4507F"/>
    <w:rsid w:val="00A45885"/>
    <w:rsid w:val="00A45A3F"/>
    <w:rsid w:val="00A46216"/>
    <w:rsid w:val="00A462A4"/>
    <w:rsid w:val="00A469F9"/>
    <w:rsid w:val="00A475B8"/>
    <w:rsid w:val="00A478A9"/>
    <w:rsid w:val="00A478F6"/>
    <w:rsid w:val="00A479D5"/>
    <w:rsid w:val="00A47A5A"/>
    <w:rsid w:val="00A47F49"/>
    <w:rsid w:val="00A50146"/>
    <w:rsid w:val="00A50247"/>
    <w:rsid w:val="00A50332"/>
    <w:rsid w:val="00A5067E"/>
    <w:rsid w:val="00A50A1D"/>
    <w:rsid w:val="00A5114A"/>
    <w:rsid w:val="00A511D0"/>
    <w:rsid w:val="00A519AD"/>
    <w:rsid w:val="00A51B15"/>
    <w:rsid w:val="00A52646"/>
    <w:rsid w:val="00A527B6"/>
    <w:rsid w:val="00A528F1"/>
    <w:rsid w:val="00A53046"/>
    <w:rsid w:val="00A53432"/>
    <w:rsid w:val="00A5372C"/>
    <w:rsid w:val="00A538DA"/>
    <w:rsid w:val="00A53D21"/>
    <w:rsid w:val="00A53D76"/>
    <w:rsid w:val="00A54268"/>
    <w:rsid w:val="00A542A0"/>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6028B"/>
    <w:rsid w:val="00A60563"/>
    <w:rsid w:val="00A60B0A"/>
    <w:rsid w:val="00A610C4"/>
    <w:rsid w:val="00A61628"/>
    <w:rsid w:val="00A61C61"/>
    <w:rsid w:val="00A61FB8"/>
    <w:rsid w:val="00A62A5C"/>
    <w:rsid w:val="00A62D2C"/>
    <w:rsid w:val="00A6317E"/>
    <w:rsid w:val="00A63670"/>
    <w:rsid w:val="00A6381C"/>
    <w:rsid w:val="00A6400A"/>
    <w:rsid w:val="00A64609"/>
    <w:rsid w:val="00A64E59"/>
    <w:rsid w:val="00A6589D"/>
    <w:rsid w:val="00A65BDE"/>
    <w:rsid w:val="00A65CBF"/>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698"/>
    <w:rsid w:val="00A819D1"/>
    <w:rsid w:val="00A81C05"/>
    <w:rsid w:val="00A823E0"/>
    <w:rsid w:val="00A82A9D"/>
    <w:rsid w:val="00A83964"/>
    <w:rsid w:val="00A83BBA"/>
    <w:rsid w:val="00A84B63"/>
    <w:rsid w:val="00A84EB4"/>
    <w:rsid w:val="00A855D7"/>
    <w:rsid w:val="00A85600"/>
    <w:rsid w:val="00A86A56"/>
    <w:rsid w:val="00A86A7B"/>
    <w:rsid w:val="00A86BCA"/>
    <w:rsid w:val="00A86F25"/>
    <w:rsid w:val="00A875BC"/>
    <w:rsid w:val="00A8799D"/>
    <w:rsid w:val="00A87C2B"/>
    <w:rsid w:val="00A908D3"/>
    <w:rsid w:val="00A9093B"/>
    <w:rsid w:val="00A90999"/>
    <w:rsid w:val="00A909E4"/>
    <w:rsid w:val="00A91B5C"/>
    <w:rsid w:val="00A91FFF"/>
    <w:rsid w:val="00A92538"/>
    <w:rsid w:val="00A926CA"/>
    <w:rsid w:val="00A93989"/>
    <w:rsid w:val="00A94360"/>
    <w:rsid w:val="00A949A4"/>
    <w:rsid w:val="00A94F87"/>
    <w:rsid w:val="00A95018"/>
    <w:rsid w:val="00A9537C"/>
    <w:rsid w:val="00A95E9F"/>
    <w:rsid w:val="00A96085"/>
    <w:rsid w:val="00A96C33"/>
    <w:rsid w:val="00A96E94"/>
    <w:rsid w:val="00A97088"/>
    <w:rsid w:val="00A978F2"/>
    <w:rsid w:val="00A97AD8"/>
    <w:rsid w:val="00A97D53"/>
    <w:rsid w:val="00AA02EC"/>
    <w:rsid w:val="00AA033D"/>
    <w:rsid w:val="00AA04DD"/>
    <w:rsid w:val="00AA0A4E"/>
    <w:rsid w:val="00AA0FA0"/>
    <w:rsid w:val="00AA12E3"/>
    <w:rsid w:val="00AA232A"/>
    <w:rsid w:val="00AA2C06"/>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5B3"/>
    <w:rsid w:val="00AB4F17"/>
    <w:rsid w:val="00AB5670"/>
    <w:rsid w:val="00AB5E34"/>
    <w:rsid w:val="00AB61F5"/>
    <w:rsid w:val="00AB647A"/>
    <w:rsid w:val="00AB6486"/>
    <w:rsid w:val="00AB66B4"/>
    <w:rsid w:val="00AB6756"/>
    <w:rsid w:val="00AB69DF"/>
    <w:rsid w:val="00AB6A1F"/>
    <w:rsid w:val="00AB70FE"/>
    <w:rsid w:val="00AB711A"/>
    <w:rsid w:val="00AB732B"/>
    <w:rsid w:val="00AB7C1E"/>
    <w:rsid w:val="00AC020E"/>
    <w:rsid w:val="00AC05E7"/>
    <w:rsid w:val="00AC0D46"/>
    <w:rsid w:val="00AC1AFD"/>
    <w:rsid w:val="00AC1BB0"/>
    <w:rsid w:val="00AC1EBB"/>
    <w:rsid w:val="00AC2C10"/>
    <w:rsid w:val="00AC2F19"/>
    <w:rsid w:val="00AC36D0"/>
    <w:rsid w:val="00AC37FE"/>
    <w:rsid w:val="00AC474B"/>
    <w:rsid w:val="00AC48B2"/>
    <w:rsid w:val="00AC520E"/>
    <w:rsid w:val="00AC5385"/>
    <w:rsid w:val="00AC59A0"/>
    <w:rsid w:val="00AC637D"/>
    <w:rsid w:val="00AC6742"/>
    <w:rsid w:val="00AC6B3D"/>
    <w:rsid w:val="00AC7049"/>
    <w:rsid w:val="00AC704A"/>
    <w:rsid w:val="00AC72EF"/>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2C7"/>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08"/>
    <w:rsid w:val="00AE1850"/>
    <w:rsid w:val="00AE19A9"/>
    <w:rsid w:val="00AE214A"/>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575"/>
    <w:rsid w:val="00AE78DA"/>
    <w:rsid w:val="00AE7A46"/>
    <w:rsid w:val="00AF01F7"/>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01CC"/>
    <w:rsid w:val="00B006D5"/>
    <w:rsid w:val="00B011F0"/>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703"/>
    <w:rsid w:val="00B07E94"/>
    <w:rsid w:val="00B103E4"/>
    <w:rsid w:val="00B10D30"/>
    <w:rsid w:val="00B11128"/>
    <w:rsid w:val="00B115C0"/>
    <w:rsid w:val="00B11743"/>
    <w:rsid w:val="00B11A05"/>
    <w:rsid w:val="00B11DCE"/>
    <w:rsid w:val="00B11E06"/>
    <w:rsid w:val="00B12837"/>
    <w:rsid w:val="00B128F2"/>
    <w:rsid w:val="00B12A3C"/>
    <w:rsid w:val="00B12EAE"/>
    <w:rsid w:val="00B13A17"/>
    <w:rsid w:val="00B13A49"/>
    <w:rsid w:val="00B13C7E"/>
    <w:rsid w:val="00B13D46"/>
    <w:rsid w:val="00B145E1"/>
    <w:rsid w:val="00B14EB0"/>
    <w:rsid w:val="00B14FC0"/>
    <w:rsid w:val="00B150FF"/>
    <w:rsid w:val="00B15155"/>
    <w:rsid w:val="00B1563A"/>
    <w:rsid w:val="00B15B8D"/>
    <w:rsid w:val="00B15BEE"/>
    <w:rsid w:val="00B15E3F"/>
    <w:rsid w:val="00B16083"/>
    <w:rsid w:val="00B16151"/>
    <w:rsid w:val="00B16BF6"/>
    <w:rsid w:val="00B1719C"/>
    <w:rsid w:val="00B17213"/>
    <w:rsid w:val="00B17253"/>
    <w:rsid w:val="00B173F2"/>
    <w:rsid w:val="00B177E6"/>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95E"/>
    <w:rsid w:val="00B24CFA"/>
    <w:rsid w:val="00B24D7F"/>
    <w:rsid w:val="00B25F64"/>
    <w:rsid w:val="00B26198"/>
    <w:rsid w:val="00B26ADC"/>
    <w:rsid w:val="00B26CF7"/>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D5"/>
    <w:rsid w:val="00B37117"/>
    <w:rsid w:val="00B377C9"/>
    <w:rsid w:val="00B37B57"/>
    <w:rsid w:val="00B37BED"/>
    <w:rsid w:val="00B37C53"/>
    <w:rsid w:val="00B37C71"/>
    <w:rsid w:val="00B40232"/>
    <w:rsid w:val="00B40260"/>
    <w:rsid w:val="00B40334"/>
    <w:rsid w:val="00B40405"/>
    <w:rsid w:val="00B409FC"/>
    <w:rsid w:val="00B41877"/>
    <w:rsid w:val="00B42833"/>
    <w:rsid w:val="00B4519A"/>
    <w:rsid w:val="00B45339"/>
    <w:rsid w:val="00B45508"/>
    <w:rsid w:val="00B45D62"/>
    <w:rsid w:val="00B45F75"/>
    <w:rsid w:val="00B46189"/>
    <w:rsid w:val="00B46A60"/>
    <w:rsid w:val="00B46F39"/>
    <w:rsid w:val="00B47425"/>
    <w:rsid w:val="00B4763B"/>
    <w:rsid w:val="00B4769C"/>
    <w:rsid w:val="00B479A7"/>
    <w:rsid w:val="00B5060E"/>
    <w:rsid w:val="00B50CE0"/>
    <w:rsid w:val="00B511C7"/>
    <w:rsid w:val="00B511D9"/>
    <w:rsid w:val="00B51434"/>
    <w:rsid w:val="00B517EB"/>
    <w:rsid w:val="00B51846"/>
    <w:rsid w:val="00B5217D"/>
    <w:rsid w:val="00B5259A"/>
    <w:rsid w:val="00B52649"/>
    <w:rsid w:val="00B52C58"/>
    <w:rsid w:val="00B52DFA"/>
    <w:rsid w:val="00B52EEC"/>
    <w:rsid w:val="00B531CC"/>
    <w:rsid w:val="00B536E0"/>
    <w:rsid w:val="00B53833"/>
    <w:rsid w:val="00B546A0"/>
    <w:rsid w:val="00B54CFE"/>
    <w:rsid w:val="00B55101"/>
    <w:rsid w:val="00B55545"/>
    <w:rsid w:val="00B55625"/>
    <w:rsid w:val="00B5591A"/>
    <w:rsid w:val="00B55957"/>
    <w:rsid w:val="00B56205"/>
    <w:rsid w:val="00B575C5"/>
    <w:rsid w:val="00B579BA"/>
    <w:rsid w:val="00B6122C"/>
    <w:rsid w:val="00B6191A"/>
    <w:rsid w:val="00B61F5A"/>
    <w:rsid w:val="00B62221"/>
    <w:rsid w:val="00B625B2"/>
    <w:rsid w:val="00B63151"/>
    <w:rsid w:val="00B635DC"/>
    <w:rsid w:val="00B63991"/>
    <w:rsid w:val="00B63B92"/>
    <w:rsid w:val="00B64266"/>
    <w:rsid w:val="00B64600"/>
    <w:rsid w:val="00B648E2"/>
    <w:rsid w:val="00B64D09"/>
    <w:rsid w:val="00B65174"/>
    <w:rsid w:val="00B65401"/>
    <w:rsid w:val="00B655CA"/>
    <w:rsid w:val="00B65E23"/>
    <w:rsid w:val="00B663AD"/>
    <w:rsid w:val="00B66528"/>
    <w:rsid w:val="00B66644"/>
    <w:rsid w:val="00B66795"/>
    <w:rsid w:val="00B66A57"/>
    <w:rsid w:val="00B6730F"/>
    <w:rsid w:val="00B673BA"/>
    <w:rsid w:val="00B67B46"/>
    <w:rsid w:val="00B67C9F"/>
    <w:rsid w:val="00B67CAB"/>
    <w:rsid w:val="00B67FC1"/>
    <w:rsid w:val="00B70280"/>
    <w:rsid w:val="00B709F3"/>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7FC"/>
    <w:rsid w:val="00B75D1A"/>
    <w:rsid w:val="00B762A9"/>
    <w:rsid w:val="00B76548"/>
    <w:rsid w:val="00B7688F"/>
    <w:rsid w:val="00B77318"/>
    <w:rsid w:val="00B77AAD"/>
    <w:rsid w:val="00B808D5"/>
    <w:rsid w:val="00B80978"/>
    <w:rsid w:val="00B80AE1"/>
    <w:rsid w:val="00B80C94"/>
    <w:rsid w:val="00B815C8"/>
    <w:rsid w:val="00B819CE"/>
    <w:rsid w:val="00B81DBE"/>
    <w:rsid w:val="00B81FEF"/>
    <w:rsid w:val="00B821F0"/>
    <w:rsid w:val="00B82875"/>
    <w:rsid w:val="00B82D97"/>
    <w:rsid w:val="00B82DA5"/>
    <w:rsid w:val="00B8337A"/>
    <w:rsid w:val="00B83EF1"/>
    <w:rsid w:val="00B8438B"/>
    <w:rsid w:val="00B84604"/>
    <w:rsid w:val="00B84DA4"/>
    <w:rsid w:val="00B860E8"/>
    <w:rsid w:val="00B864EB"/>
    <w:rsid w:val="00B87574"/>
    <w:rsid w:val="00B8778C"/>
    <w:rsid w:val="00B87861"/>
    <w:rsid w:val="00B87A99"/>
    <w:rsid w:val="00B90F95"/>
    <w:rsid w:val="00B910D3"/>
    <w:rsid w:val="00B9170F"/>
    <w:rsid w:val="00B92202"/>
    <w:rsid w:val="00B92B3B"/>
    <w:rsid w:val="00B9308B"/>
    <w:rsid w:val="00B93D95"/>
    <w:rsid w:val="00B93F6E"/>
    <w:rsid w:val="00B94780"/>
    <w:rsid w:val="00B94919"/>
    <w:rsid w:val="00B94C24"/>
    <w:rsid w:val="00B94C26"/>
    <w:rsid w:val="00B94C7F"/>
    <w:rsid w:val="00B957DE"/>
    <w:rsid w:val="00B9613D"/>
    <w:rsid w:val="00B96564"/>
    <w:rsid w:val="00B96DA0"/>
    <w:rsid w:val="00B97B7F"/>
    <w:rsid w:val="00BA0601"/>
    <w:rsid w:val="00BA06FD"/>
    <w:rsid w:val="00BA075A"/>
    <w:rsid w:val="00BA0A13"/>
    <w:rsid w:val="00BA0E6B"/>
    <w:rsid w:val="00BA1160"/>
    <w:rsid w:val="00BA1564"/>
    <w:rsid w:val="00BA1741"/>
    <w:rsid w:val="00BA1825"/>
    <w:rsid w:val="00BA1F5A"/>
    <w:rsid w:val="00BA26D9"/>
    <w:rsid w:val="00BA2707"/>
    <w:rsid w:val="00BA3319"/>
    <w:rsid w:val="00BA37D3"/>
    <w:rsid w:val="00BA3867"/>
    <w:rsid w:val="00BA4093"/>
    <w:rsid w:val="00BA44E7"/>
    <w:rsid w:val="00BA47DB"/>
    <w:rsid w:val="00BA4A3E"/>
    <w:rsid w:val="00BA597E"/>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1CAA"/>
    <w:rsid w:val="00BB2830"/>
    <w:rsid w:val="00BB3539"/>
    <w:rsid w:val="00BB4261"/>
    <w:rsid w:val="00BB4D7E"/>
    <w:rsid w:val="00BB4EBB"/>
    <w:rsid w:val="00BB54F2"/>
    <w:rsid w:val="00BB5943"/>
    <w:rsid w:val="00BB6059"/>
    <w:rsid w:val="00BB61C6"/>
    <w:rsid w:val="00BB6B4B"/>
    <w:rsid w:val="00BB6EE4"/>
    <w:rsid w:val="00BB717F"/>
    <w:rsid w:val="00BB769E"/>
    <w:rsid w:val="00BB76DC"/>
    <w:rsid w:val="00BB78F7"/>
    <w:rsid w:val="00BB79E1"/>
    <w:rsid w:val="00BB7E89"/>
    <w:rsid w:val="00BB7F45"/>
    <w:rsid w:val="00BC005A"/>
    <w:rsid w:val="00BC00B0"/>
    <w:rsid w:val="00BC01AD"/>
    <w:rsid w:val="00BC0C31"/>
    <w:rsid w:val="00BC2A86"/>
    <w:rsid w:val="00BC2DF8"/>
    <w:rsid w:val="00BC331D"/>
    <w:rsid w:val="00BC3413"/>
    <w:rsid w:val="00BC3991"/>
    <w:rsid w:val="00BC3A43"/>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848"/>
    <w:rsid w:val="00BD2901"/>
    <w:rsid w:val="00BD2BAA"/>
    <w:rsid w:val="00BD2D60"/>
    <w:rsid w:val="00BD3639"/>
    <w:rsid w:val="00BD36CE"/>
    <w:rsid w:val="00BD3705"/>
    <w:rsid w:val="00BD398F"/>
    <w:rsid w:val="00BD3D38"/>
    <w:rsid w:val="00BD491A"/>
    <w:rsid w:val="00BD4973"/>
    <w:rsid w:val="00BD4B07"/>
    <w:rsid w:val="00BD4EC9"/>
    <w:rsid w:val="00BD4F01"/>
    <w:rsid w:val="00BD4F80"/>
    <w:rsid w:val="00BD5085"/>
    <w:rsid w:val="00BD6175"/>
    <w:rsid w:val="00BD6986"/>
    <w:rsid w:val="00BD700C"/>
    <w:rsid w:val="00BD7375"/>
    <w:rsid w:val="00BE001E"/>
    <w:rsid w:val="00BE1215"/>
    <w:rsid w:val="00BE1253"/>
    <w:rsid w:val="00BE1D3B"/>
    <w:rsid w:val="00BE20CB"/>
    <w:rsid w:val="00BE23C9"/>
    <w:rsid w:val="00BE246F"/>
    <w:rsid w:val="00BE27FA"/>
    <w:rsid w:val="00BE2ACA"/>
    <w:rsid w:val="00BE2DC5"/>
    <w:rsid w:val="00BE329A"/>
    <w:rsid w:val="00BE32C9"/>
    <w:rsid w:val="00BE37B8"/>
    <w:rsid w:val="00BE3DFC"/>
    <w:rsid w:val="00BE3E7B"/>
    <w:rsid w:val="00BE411C"/>
    <w:rsid w:val="00BE4483"/>
    <w:rsid w:val="00BE4514"/>
    <w:rsid w:val="00BE4A44"/>
    <w:rsid w:val="00BE4BFA"/>
    <w:rsid w:val="00BE5213"/>
    <w:rsid w:val="00BE57C8"/>
    <w:rsid w:val="00BE5883"/>
    <w:rsid w:val="00BE6285"/>
    <w:rsid w:val="00BE6997"/>
    <w:rsid w:val="00BE6A1E"/>
    <w:rsid w:val="00BE772C"/>
    <w:rsid w:val="00BF02A6"/>
    <w:rsid w:val="00BF0354"/>
    <w:rsid w:val="00BF04E6"/>
    <w:rsid w:val="00BF0ED1"/>
    <w:rsid w:val="00BF10E3"/>
    <w:rsid w:val="00BF15B9"/>
    <w:rsid w:val="00BF174B"/>
    <w:rsid w:val="00BF3247"/>
    <w:rsid w:val="00BF32B6"/>
    <w:rsid w:val="00BF35E7"/>
    <w:rsid w:val="00BF37F5"/>
    <w:rsid w:val="00BF3828"/>
    <w:rsid w:val="00BF430D"/>
    <w:rsid w:val="00BF5518"/>
    <w:rsid w:val="00BF5BEB"/>
    <w:rsid w:val="00BF6CB7"/>
    <w:rsid w:val="00BF7B11"/>
    <w:rsid w:val="00BF7EB9"/>
    <w:rsid w:val="00C002C6"/>
    <w:rsid w:val="00C01349"/>
    <w:rsid w:val="00C019E1"/>
    <w:rsid w:val="00C01DB9"/>
    <w:rsid w:val="00C0207E"/>
    <w:rsid w:val="00C0234E"/>
    <w:rsid w:val="00C023AD"/>
    <w:rsid w:val="00C02511"/>
    <w:rsid w:val="00C02F04"/>
    <w:rsid w:val="00C031B9"/>
    <w:rsid w:val="00C0384D"/>
    <w:rsid w:val="00C03F36"/>
    <w:rsid w:val="00C04672"/>
    <w:rsid w:val="00C04967"/>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9A"/>
    <w:rsid w:val="00C17C7E"/>
    <w:rsid w:val="00C17FAD"/>
    <w:rsid w:val="00C21353"/>
    <w:rsid w:val="00C22009"/>
    <w:rsid w:val="00C22027"/>
    <w:rsid w:val="00C22138"/>
    <w:rsid w:val="00C223C3"/>
    <w:rsid w:val="00C23682"/>
    <w:rsid w:val="00C238C2"/>
    <w:rsid w:val="00C248B1"/>
    <w:rsid w:val="00C24E59"/>
    <w:rsid w:val="00C24E8B"/>
    <w:rsid w:val="00C24F61"/>
    <w:rsid w:val="00C2509C"/>
    <w:rsid w:val="00C25870"/>
    <w:rsid w:val="00C25F52"/>
    <w:rsid w:val="00C25FBB"/>
    <w:rsid w:val="00C26158"/>
    <w:rsid w:val="00C27B41"/>
    <w:rsid w:val="00C27D78"/>
    <w:rsid w:val="00C3009E"/>
    <w:rsid w:val="00C303E5"/>
    <w:rsid w:val="00C30D09"/>
    <w:rsid w:val="00C316C2"/>
    <w:rsid w:val="00C317BA"/>
    <w:rsid w:val="00C326F4"/>
    <w:rsid w:val="00C32AE0"/>
    <w:rsid w:val="00C32E0E"/>
    <w:rsid w:val="00C32E95"/>
    <w:rsid w:val="00C333DD"/>
    <w:rsid w:val="00C3344A"/>
    <w:rsid w:val="00C3477E"/>
    <w:rsid w:val="00C34990"/>
    <w:rsid w:val="00C34A59"/>
    <w:rsid w:val="00C36229"/>
    <w:rsid w:val="00C3669B"/>
    <w:rsid w:val="00C36E24"/>
    <w:rsid w:val="00C400CE"/>
    <w:rsid w:val="00C405AF"/>
    <w:rsid w:val="00C4065E"/>
    <w:rsid w:val="00C40669"/>
    <w:rsid w:val="00C407EF"/>
    <w:rsid w:val="00C40B8D"/>
    <w:rsid w:val="00C40CC3"/>
    <w:rsid w:val="00C41549"/>
    <w:rsid w:val="00C41B17"/>
    <w:rsid w:val="00C41FE1"/>
    <w:rsid w:val="00C425C4"/>
    <w:rsid w:val="00C42C15"/>
    <w:rsid w:val="00C42D54"/>
    <w:rsid w:val="00C42F9C"/>
    <w:rsid w:val="00C43988"/>
    <w:rsid w:val="00C43E73"/>
    <w:rsid w:val="00C44007"/>
    <w:rsid w:val="00C45B21"/>
    <w:rsid w:val="00C46FFF"/>
    <w:rsid w:val="00C472B3"/>
    <w:rsid w:val="00C4757B"/>
    <w:rsid w:val="00C47DD1"/>
    <w:rsid w:val="00C5058A"/>
    <w:rsid w:val="00C50D15"/>
    <w:rsid w:val="00C50FE0"/>
    <w:rsid w:val="00C51CA8"/>
    <w:rsid w:val="00C51D16"/>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6094"/>
    <w:rsid w:val="00C56377"/>
    <w:rsid w:val="00C5657B"/>
    <w:rsid w:val="00C56791"/>
    <w:rsid w:val="00C573FD"/>
    <w:rsid w:val="00C57800"/>
    <w:rsid w:val="00C57BA9"/>
    <w:rsid w:val="00C57BDF"/>
    <w:rsid w:val="00C60477"/>
    <w:rsid w:val="00C60501"/>
    <w:rsid w:val="00C60B26"/>
    <w:rsid w:val="00C60FEF"/>
    <w:rsid w:val="00C6130B"/>
    <w:rsid w:val="00C6163C"/>
    <w:rsid w:val="00C617B4"/>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70AF"/>
    <w:rsid w:val="00C7712A"/>
    <w:rsid w:val="00C77497"/>
    <w:rsid w:val="00C80451"/>
    <w:rsid w:val="00C804AB"/>
    <w:rsid w:val="00C80649"/>
    <w:rsid w:val="00C807AA"/>
    <w:rsid w:val="00C80941"/>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54A"/>
    <w:rsid w:val="00C949F1"/>
    <w:rsid w:val="00C94C2D"/>
    <w:rsid w:val="00C94C92"/>
    <w:rsid w:val="00C9543D"/>
    <w:rsid w:val="00C95E34"/>
    <w:rsid w:val="00C95E61"/>
    <w:rsid w:val="00C95E7E"/>
    <w:rsid w:val="00C960D9"/>
    <w:rsid w:val="00C965E1"/>
    <w:rsid w:val="00C969F6"/>
    <w:rsid w:val="00C970C4"/>
    <w:rsid w:val="00C9739D"/>
    <w:rsid w:val="00C979F2"/>
    <w:rsid w:val="00CA00A4"/>
    <w:rsid w:val="00CA0539"/>
    <w:rsid w:val="00CA13F8"/>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777"/>
    <w:rsid w:val="00CA6874"/>
    <w:rsid w:val="00CA6A44"/>
    <w:rsid w:val="00CA6B49"/>
    <w:rsid w:val="00CA6E7B"/>
    <w:rsid w:val="00CA6EAD"/>
    <w:rsid w:val="00CA7533"/>
    <w:rsid w:val="00CA7AF5"/>
    <w:rsid w:val="00CA7BEB"/>
    <w:rsid w:val="00CA7F0C"/>
    <w:rsid w:val="00CB0EC3"/>
    <w:rsid w:val="00CB0FE7"/>
    <w:rsid w:val="00CB0FEA"/>
    <w:rsid w:val="00CB1DC7"/>
    <w:rsid w:val="00CB1DC8"/>
    <w:rsid w:val="00CB1E98"/>
    <w:rsid w:val="00CB2424"/>
    <w:rsid w:val="00CB31FD"/>
    <w:rsid w:val="00CB33CB"/>
    <w:rsid w:val="00CB3D3A"/>
    <w:rsid w:val="00CB3FB8"/>
    <w:rsid w:val="00CB4258"/>
    <w:rsid w:val="00CB4479"/>
    <w:rsid w:val="00CB4B89"/>
    <w:rsid w:val="00CB4BD6"/>
    <w:rsid w:val="00CB5715"/>
    <w:rsid w:val="00CB5885"/>
    <w:rsid w:val="00CB5C06"/>
    <w:rsid w:val="00CB5D78"/>
    <w:rsid w:val="00CB6387"/>
    <w:rsid w:val="00CB64DE"/>
    <w:rsid w:val="00CB6576"/>
    <w:rsid w:val="00CB74B1"/>
    <w:rsid w:val="00CC0948"/>
    <w:rsid w:val="00CC0A9E"/>
    <w:rsid w:val="00CC0B72"/>
    <w:rsid w:val="00CC1062"/>
    <w:rsid w:val="00CC10D4"/>
    <w:rsid w:val="00CC1398"/>
    <w:rsid w:val="00CC1728"/>
    <w:rsid w:val="00CC172C"/>
    <w:rsid w:val="00CC24AF"/>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774"/>
    <w:rsid w:val="00CD21A8"/>
    <w:rsid w:val="00CD2443"/>
    <w:rsid w:val="00CD312E"/>
    <w:rsid w:val="00CD35C6"/>
    <w:rsid w:val="00CD39E4"/>
    <w:rsid w:val="00CD4141"/>
    <w:rsid w:val="00CD446A"/>
    <w:rsid w:val="00CD4D4A"/>
    <w:rsid w:val="00CD4F0F"/>
    <w:rsid w:val="00CD50C5"/>
    <w:rsid w:val="00CD517C"/>
    <w:rsid w:val="00CD55DF"/>
    <w:rsid w:val="00CD5951"/>
    <w:rsid w:val="00CD5CF5"/>
    <w:rsid w:val="00CD5E08"/>
    <w:rsid w:val="00CD5F99"/>
    <w:rsid w:val="00CD7106"/>
    <w:rsid w:val="00CD7CB0"/>
    <w:rsid w:val="00CD7E25"/>
    <w:rsid w:val="00CE03DD"/>
    <w:rsid w:val="00CE088D"/>
    <w:rsid w:val="00CE0A71"/>
    <w:rsid w:val="00CE110A"/>
    <w:rsid w:val="00CE1444"/>
    <w:rsid w:val="00CE14C6"/>
    <w:rsid w:val="00CE2067"/>
    <w:rsid w:val="00CE2AF2"/>
    <w:rsid w:val="00CE311E"/>
    <w:rsid w:val="00CE3464"/>
    <w:rsid w:val="00CE354B"/>
    <w:rsid w:val="00CE4254"/>
    <w:rsid w:val="00CE4846"/>
    <w:rsid w:val="00CE4935"/>
    <w:rsid w:val="00CE4D88"/>
    <w:rsid w:val="00CE4E94"/>
    <w:rsid w:val="00CE56DB"/>
    <w:rsid w:val="00CE68D8"/>
    <w:rsid w:val="00CE6B46"/>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2A59"/>
    <w:rsid w:val="00D02C57"/>
    <w:rsid w:val="00D02CBD"/>
    <w:rsid w:val="00D03019"/>
    <w:rsid w:val="00D033EC"/>
    <w:rsid w:val="00D03C12"/>
    <w:rsid w:val="00D041C1"/>
    <w:rsid w:val="00D04CF3"/>
    <w:rsid w:val="00D05751"/>
    <w:rsid w:val="00D058E4"/>
    <w:rsid w:val="00D05CDC"/>
    <w:rsid w:val="00D05E98"/>
    <w:rsid w:val="00D061DE"/>
    <w:rsid w:val="00D063C1"/>
    <w:rsid w:val="00D067FD"/>
    <w:rsid w:val="00D076F9"/>
    <w:rsid w:val="00D079D1"/>
    <w:rsid w:val="00D07B5C"/>
    <w:rsid w:val="00D1004A"/>
    <w:rsid w:val="00D106CA"/>
    <w:rsid w:val="00D11019"/>
    <w:rsid w:val="00D11326"/>
    <w:rsid w:val="00D117F0"/>
    <w:rsid w:val="00D11DB9"/>
    <w:rsid w:val="00D12418"/>
    <w:rsid w:val="00D12C3B"/>
    <w:rsid w:val="00D12F9A"/>
    <w:rsid w:val="00D12F9E"/>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2D2D"/>
    <w:rsid w:val="00D235EE"/>
    <w:rsid w:val="00D2362A"/>
    <w:rsid w:val="00D23BA6"/>
    <w:rsid w:val="00D23CB3"/>
    <w:rsid w:val="00D23D04"/>
    <w:rsid w:val="00D23D42"/>
    <w:rsid w:val="00D23E08"/>
    <w:rsid w:val="00D24919"/>
    <w:rsid w:val="00D24B37"/>
    <w:rsid w:val="00D2559F"/>
    <w:rsid w:val="00D2598C"/>
    <w:rsid w:val="00D259E4"/>
    <w:rsid w:val="00D25D8E"/>
    <w:rsid w:val="00D261B8"/>
    <w:rsid w:val="00D261D4"/>
    <w:rsid w:val="00D266D7"/>
    <w:rsid w:val="00D26F40"/>
    <w:rsid w:val="00D27B17"/>
    <w:rsid w:val="00D30084"/>
    <w:rsid w:val="00D30A11"/>
    <w:rsid w:val="00D30B5C"/>
    <w:rsid w:val="00D312E4"/>
    <w:rsid w:val="00D3213A"/>
    <w:rsid w:val="00D32386"/>
    <w:rsid w:val="00D3301E"/>
    <w:rsid w:val="00D3313D"/>
    <w:rsid w:val="00D3316F"/>
    <w:rsid w:val="00D341F3"/>
    <w:rsid w:val="00D342BE"/>
    <w:rsid w:val="00D35129"/>
    <w:rsid w:val="00D36652"/>
    <w:rsid w:val="00D37281"/>
    <w:rsid w:val="00D374D7"/>
    <w:rsid w:val="00D37656"/>
    <w:rsid w:val="00D376D2"/>
    <w:rsid w:val="00D37793"/>
    <w:rsid w:val="00D37DAE"/>
    <w:rsid w:val="00D37DD5"/>
    <w:rsid w:val="00D37F28"/>
    <w:rsid w:val="00D40E67"/>
    <w:rsid w:val="00D40EEE"/>
    <w:rsid w:val="00D4254A"/>
    <w:rsid w:val="00D42694"/>
    <w:rsid w:val="00D43110"/>
    <w:rsid w:val="00D432FF"/>
    <w:rsid w:val="00D43E9F"/>
    <w:rsid w:val="00D44C75"/>
    <w:rsid w:val="00D45003"/>
    <w:rsid w:val="00D450E9"/>
    <w:rsid w:val="00D458F4"/>
    <w:rsid w:val="00D45E16"/>
    <w:rsid w:val="00D461D1"/>
    <w:rsid w:val="00D46A43"/>
    <w:rsid w:val="00D46B04"/>
    <w:rsid w:val="00D47421"/>
    <w:rsid w:val="00D47B04"/>
    <w:rsid w:val="00D47B7F"/>
    <w:rsid w:val="00D47F53"/>
    <w:rsid w:val="00D50BE5"/>
    <w:rsid w:val="00D511C8"/>
    <w:rsid w:val="00D5155C"/>
    <w:rsid w:val="00D51955"/>
    <w:rsid w:val="00D51BA7"/>
    <w:rsid w:val="00D51BB3"/>
    <w:rsid w:val="00D51F06"/>
    <w:rsid w:val="00D5207E"/>
    <w:rsid w:val="00D520F3"/>
    <w:rsid w:val="00D525B0"/>
    <w:rsid w:val="00D527B0"/>
    <w:rsid w:val="00D52DEA"/>
    <w:rsid w:val="00D52E0C"/>
    <w:rsid w:val="00D53988"/>
    <w:rsid w:val="00D53CCC"/>
    <w:rsid w:val="00D53F1A"/>
    <w:rsid w:val="00D54A2A"/>
    <w:rsid w:val="00D55124"/>
    <w:rsid w:val="00D55A17"/>
    <w:rsid w:val="00D56005"/>
    <w:rsid w:val="00D57AEB"/>
    <w:rsid w:val="00D57F40"/>
    <w:rsid w:val="00D6027F"/>
    <w:rsid w:val="00D604B6"/>
    <w:rsid w:val="00D6055E"/>
    <w:rsid w:val="00D60A64"/>
    <w:rsid w:val="00D60BD7"/>
    <w:rsid w:val="00D60E79"/>
    <w:rsid w:val="00D6150E"/>
    <w:rsid w:val="00D615AF"/>
    <w:rsid w:val="00D6174E"/>
    <w:rsid w:val="00D617F6"/>
    <w:rsid w:val="00D620EF"/>
    <w:rsid w:val="00D62169"/>
    <w:rsid w:val="00D624E2"/>
    <w:rsid w:val="00D62520"/>
    <w:rsid w:val="00D625D8"/>
    <w:rsid w:val="00D62B8E"/>
    <w:rsid w:val="00D650FC"/>
    <w:rsid w:val="00D65B5D"/>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10AB"/>
    <w:rsid w:val="00D710D3"/>
    <w:rsid w:val="00D71443"/>
    <w:rsid w:val="00D72AD7"/>
    <w:rsid w:val="00D72EFB"/>
    <w:rsid w:val="00D73874"/>
    <w:rsid w:val="00D745B1"/>
    <w:rsid w:val="00D74732"/>
    <w:rsid w:val="00D7476B"/>
    <w:rsid w:val="00D7490F"/>
    <w:rsid w:val="00D74C8E"/>
    <w:rsid w:val="00D74E6D"/>
    <w:rsid w:val="00D752AB"/>
    <w:rsid w:val="00D756E2"/>
    <w:rsid w:val="00D75CAB"/>
    <w:rsid w:val="00D762CA"/>
    <w:rsid w:val="00D7639B"/>
    <w:rsid w:val="00D76D71"/>
    <w:rsid w:val="00D77979"/>
    <w:rsid w:val="00D810B9"/>
    <w:rsid w:val="00D81211"/>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CF4"/>
    <w:rsid w:val="00D90D85"/>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8F9"/>
    <w:rsid w:val="00DA2B84"/>
    <w:rsid w:val="00DA2E29"/>
    <w:rsid w:val="00DA33E6"/>
    <w:rsid w:val="00DA3702"/>
    <w:rsid w:val="00DA3D55"/>
    <w:rsid w:val="00DA40CB"/>
    <w:rsid w:val="00DA49E4"/>
    <w:rsid w:val="00DA54D1"/>
    <w:rsid w:val="00DA5CD1"/>
    <w:rsid w:val="00DA5D9E"/>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0BFE"/>
    <w:rsid w:val="00DC14CA"/>
    <w:rsid w:val="00DC1AB0"/>
    <w:rsid w:val="00DC1D01"/>
    <w:rsid w:val="00DC2737"/>
    <w:rsid w:val="00DC2E71"/>
    <w:rsid w:val="00DC3047"/>
    <w:rsid w:val="00DC3092"/>
    <w:rsid w:val="00DC3422"/>
    <w:rsid w:val="00DC3707"/>
    <w:rsid w:val="00DC37A0"/>
    <w:rsid w:val="00DC3914"/>
    <w:rsid w:val="00DC3FAD"/>
    <w:rsid w:val="00DC4AA4"/>
    <w:rsid w:val="00DC4B83"/>
    <w:rsid w:val="00DC4ED8"/>
    <w:rsid w:val="00DC4F4B"/>
    <w:rsid w:val="00DC5696"/>
    <w:rsid w:val="00DC5B76"/>
    <w:rsid w:val="00DC5C8A"/>
    <w:rsid w:val="00DC6084"/>
    <w:rsid w:val="00DC6364"/>
    <w:rsid w:val="00DC63DC"/>
    <w:rsid w:val="00DC64BE"/>
    <w:rsid w:val="00DC6754"/>
    <w:rsid w:val="00DC67B3"/>
    <w:rsid w:val="00DC717F"/>
    <w:rsid w:val="00DC7206"/>
    <w:rsid w:val="00DC7E93"/>
    <w:rsid w:val="00DD0AA3"/>
    <w:rsid w:val="00DD0E79"/>
    <w:rsid w:val="00DD0F8D"/>
    <w:rsid w:val="00DD1835"/>
    <w:rsid w:val="00DD1898"/>
    <w:rsid w:val="00DD1B56"/>
    <w:rsid w:val="00DD203B"/>
    <w:rsid w:val="00DD21A4"/>
    <w:rsid w:val="00DD24DD"/>
    <w:rsid w:val="00DD25A1"/>
    <w:rsid w:val="00DD2F40"/>
    <w:rsid w:val="00DD3272"/>
    <w:rsid w:val="00DD35DD"/>
    <w:rsid w:val="00DD46B3"/>
    <w:rsid w:val="00DD48B9"/>
    <w:rsid w:val="00DD4B5D"/>
    <w:rsid w:val="00DD4C2D"/>
    <w:rsid w:val="00DD4C6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23E4"/>
    <w:rsid w:val="00DE311D"/>
    <w:rsid w:val="00DE36E3"/>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29C8"/>
    <w:rsid w:val="00DF2EF7"/>
    <w:rsid w:val="00DF3007"/>
    <w:rsid w:val="00DF300A"/>
    <w:rsid w:val="00DF40CB"/>
    <w:rsid w:val="00DF4149"/>
    <w:rsid w:val="00DF4FB4"/>
    <w:rsid w:val="00DF5B0D"/>
    <w:rsid w:val="00DF6157"/>
    <w:rsid w:val="00DF724B"/>
    <w:rsid w:val="00DF7915"/>
    <w:rsid w:val="00E002EE"/>
    <w:rsid w:val="00E003B4"/>
    <w:rsid w:val="00E00A3B"/>
    <w:rsid w:val="00E00B80"/>
    <w:rsid w:val="00E012B0"/>
    <w:rsid w:val="00E01330"/>
    <w:rsid w:val="00E016C0"/>
    <w:rsid w:val="00E02054"/>
    <w:rsid w:val="00E023AD"/>
    <w:rsid w:val="00E02A2D"/>
    <w:rsid w:val="00E03072"/>
    <w:rsid w:val="00E0349C"/>
    <w:rsid w:val="00E035D5"/>
    <w:rsid w:val="00E03B91"/>
    <w:rsid w:val="00E03EC3"/>
    <w:rsid w:val="00E049AF"/>
    <w:rsid w:val="00E04C39"/>
    <w:rsid w:val="00E04F31"/>
    <w:rsid w:val="00E0581B"/>
    <w:rsid w:val="00E065AC"/>
    <w:rsid w:val="00E0671B"/>
    <w:rsid w:val="00E0676B"/>
    <w:rsid w:val="00E072BF"/>
    <w:rsid w:val="00E073F5"/>
    <w:rsid w:val="00E07D6F"/>
    <w:rsid w:val="00E07FED"/>
    <w:rsid w:val="00E101F4"/>
    <w:rsid w:val="00E1067A"/>
    <w:rsid w:val="00E107BC"/>
    <w:rsid w:val="00E10C3B"/>
    <w:rsid w:val="00E10DDB"/>
    <w:rsid w:val="00E10E91"/>
    <w:rsid w:val="00E11258"/>
    <w:rsid w:val="00E12495"/>
    <w:rsid w:val="00E128A4"/>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0BC8"/>
    <w:rsid w:val="00E31C63"/>
    <w:rsid w:val="00E33F2A"/>
    <w:rsid w:val="00E3506C"/>
    <w:rsid w:val="00E3525A"/>
    <w:rsid w:val="00E354F4"/>
    <w:rsid w:val="00E355DC"/>
    <w:rsid w:val="00E360BC"/>
    <w:rsid w:val="00E365E3"/>
    <w:rsid w:val="00E36888"/>
    <w:rsid w:val="00E37A02"/>
    <w:rsid w:val="00E37BB3"/>
    <w:rsid w:val="00E37E61"/>
    <w:rsid w:val="00E37FCD"/>
    <w:rsid w:val="00E41D0A"/>
    <w:rsid w:val="00E41DFF"/>
    <w:rsid w:val="00E42942"/>
    <w:rsid w:val="00E43137"/>
    <w:rsid w:val="00E4314B"/>
    <w:rsid w:val="00E43379"/>
    <w:rsid w:val="00E438E0"/>
    <w:rsid w:val="00E43AFF"/>
    <w:rsid w:val="00E43B17"/>
    <w:rsid w:val="00E43D51"/>
    <w:rsid w:val="00E44A26"/>
    <w:rsid w:val="00E45118"/>
    <w:rsid w:val="00E4516C"/>
    <w:rsid w:val="00E457BE"/>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376"/>
    <w:rsid w:val="00E5392C"/>
    <w:rsid w:val="00E53CF4"/>
    <w:rsid w:val="00E54063"/>
    <w:rsid w:val="00E549DE"/>
    <w:rsid w:val="00E54E20"/>
    <w:rsid w:val="00E56054"/>
    <w:rsid w:val="00E5652C"/>
    <w:rsid w:val="00E56612"/>
    <w:rsid w:val="00E566BE"/>
    <w:rsid w:val="00E569A8"/>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04A9"/>
    <w:rsid w:val="00E71C67"/>
    <w:rsid w:val="00E71DED"/>
    <w:rsid w:val="00E721DC"/>
    <w:rsid w:val="00E72303"/>
    <w:rsid w:val="00E72FC8"/>
    <w:rsid w:val="00E730BC"/>
    <w:rsid w:val="00E73248"/>
    <w:rsid w:val="00E732F5"/>
    <w:rsid w:val="00E73A18"/>
    <w:rsid w:val="00E7463A"/>
    <w:rsid w:val="00E759DE"/>
    <w:rsid w:val="00E75E82"/>
    <w:rsid w:val="00E762C6"/>
    <w:rsid w:val="00E76399"/>
    <w:rsid w:val="00E7680D"/>
    <w:rsid w:val="00E76A11"/>
    <w:rsid w:val="00E76F41"/>
    <w:rsid w:val="00E7715F"/>
    <w:rsid w:val="00E771A7"/>
    <w:rsid w:val="00E77687"/>
    <w:rsid w:val="00E7787F"/>
    <w:rsid w:val="00E807A0"/>
    <w:rsid w:val="00E8092D"/>
    <w:rsid w:val="00E816BD"/>
    <w:rsid w:val="00E81D87"/>
    <w:rsid w:val="00E81E33"/>
    <w:rsid w:val="00E826D5"/>
    <w:rsid w:val="00E8289C"/>
    <w:rsid w:val="00E82B06"/>
    <w:rsid w:val="00E8372C"/>
    <w:rsid w:val="00E845C6"/>
    <w:rsid w:val="00E84DF5"/>
    <w:rsid w:val="00E84EBF"/>
    <w:rsid w:val="00E84F27"/>
    <w:rsid w:val="00E853DE"/>
    <w:rsid w:val="00E859A4"/>
    <w:rsid w:val="00E85FA0"/>
    <w:rsid w:val="00E86570"/>
    <w:rsid w:val="00E868E9"/>
    <w:rsid w:val="00E8690D"/>
    <w:rsid w:val="00E86CE4"/>
    <w:rsid w:val="00E87399"/>
    <w:rsid w:val="00E87A2D"/>
    <w:rsid w:val="00E87EE1"/>
    <w:rsid w:val="00E90A4F"/>
    <w:rsid w:val="00E90B39"/>
    <w:rsid w:val="00E90DAF"/>
    <w:rsid w:val="00E90E29"/>
    <w:rsid w:val="00E90FA8"/>
    <w:rsid w:val="00E914EC"/>
    <w:rsid w:val="00E917F6"/>
    <w:rsid w:val="00E91929"/>
    <w:rsid w:val="00E91ACE"/>
    <w:rsid w:val="00E91B2C"/>
    <w:rsid w:val="00E922EB"/>
    <w:rsid w:val="00E93020"/>
    <w:rsid w:val="00E938EC"/>
    <w:rsid w:val="00E9425B"/>
    <w:rsid w:val="00E9496E"/>
    <w:rsid w:val="00E949D4"/>
    <w:rsid w:val="00E9510B"/>
    <w:rsid w:val="00E9539B"/>
    <w:rsid w:val="00E955B3"/>
    <w:rsid w:val="00E95B69"/>
    <w:rsid w:val="00E95D91"/>
    <w:rsid w:val="00E95FDE"/>
    <w:rsid w:val="00E9632B"/>
    <w:rsid w:val="00E967F6"/>
    <w:rsid w:val="00E96935"/>
    <w:rsid w:val="00E96987"/>
    <w:rsid w:val="00E96CB2"/>
    <w:rsid w:val="00E97D98"/>
    <w:rsid w:val="00EA0480"/>
    <w:rsid w:val="00EA12EA"/>
    <w:rsid w:val="00EA1793"/>
    <w:rsid w:val="00EA276C"/>
    <w:rsid w:val="00EA285E"/>
    <w:rsid w:val="00EA295D"/>
    <w:rsid w:val="00EA29B7"/>
    <w:rsid w:val="00EA3036"/>
    <w:rsid w:val="00EA3630"/>
    <w:rsid w:val="00EA37C3"/>
    <w:rsid w:val="00EA3870"/>
    <w:rsid w:val="00EA4117"/>
    <w:rsid w:val="00EA4499"/>
    <w:rsid w:val="00EA4EAD"/>
    <w:rsid w:val="00EA4FF0"/>
    <w:rsid w:val="00EA5305"/>
    <w:rsid w:val="00EA5468"/>
    <w:rsid w:val="00EA5CA2"/>
    <w:rsid w:val="00EA5E00"/>
    <w:rsid w:val="00EA66A7"/>
    <w:rsid w:val="00EA7116"/>
    <w:rsid w:val="00EA712A"/>
    <w:rsid w:val="00EA7160"/>
    <w:rsid w:val="00EA777F"/>
    <w:rsid w:val="00EA7FB1"/>
    <w:rsid w:val="00EB00D2"/>
    <w:rsid w:val="00EB015A"/>
    <w:rsid w:val="00EB0259"/>
    <w:rsid w:val="00EB02CE"/>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52F"/>
    <w:rsid w:val="00EB7657"/>
    <w:rsid w:val="00EC079B"/>
    <w:rsid w:val="00EC083E"/>
    <w:rsid w:val="00EC084A"/>
    <w:rsid w:val="00EC0878"/>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18C"/>
    <w:rsid w:val="00EC7271"/>
    <w:rsid w:val="00EC7A00"/>
    <w:rsid w:val="00EC7A74"/>
    <w:rsid w:val="00ED023D"/>
    <w:rsid w:val="00ED065B"/>
    <w:rsid w:val="00ED0BDB"/>
    <w:rsid w:val="00ED0C75"/>
    <w:rsid w:val="00ED0CD2"/>
    <w:rsid w:val="00ED0EDA"/>
    <w:rsid w:val="00ED1185"/>
    <w:rsid w:val="00ED14E2"/>
    <w:rsid w:val="00ED192D"/>
    <w:rsid w:val="00ED208A"/>
    <w:rsid w:val="00ED2B33"/>
    <w:rsid w:val="00ED2B3C"/>
    <w:rsid w:val="00ED31CE"/>
    <w:rsid w:val="00ED31FD"/>
    <w:rsid w:val="00ED446F"/>
    <w:rsid w:val="00ED4770"/>
    <w:rsid w:val="00ED4E48"/>
    <w:rsid w:val="00ED507C"/>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F99"/>
    <w:rsid w:val="00EE3459"/>
    <w:rsid w:val="00EE3555"/>
    <w:rsid w:val="00EE3C38"/>
    <w:rsid w:val="00EE3D83"/>
    <w:rsid w:val="00EE3F0A"/>
    <w:rsid w:val="00EE4044"/>
    <w:rsid w:val="00EE42ED"/>
    <w:rsid w:val="00EE439F"/>
    <w:rsid w:val="00EE44B9"/>
    <w:rsid w:val="00EE4780"/>
    <w:rsid w:val="00EE5268"/>
    <w:rsid w:val="00EE530C"/>
    <w:rsid w:val="00EE6081"/>
    <w:rsid w:val="00EE661C"/>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AF"/>
    <w:rsid w:val="00EF3ED1"/>
    <w:rsid w:val="00EF4AB1"/>
    <w:rsid w:val="00EF5317"/>
    <w:rsid w:val="00EF5AD3"/>
    <w:rsid w:val="00EF5E42"/>
    <w:rsid w:val="00EF5E69"/>
    <w:rsid w:val="00EF605A"/>
    <w:rsid w:val="00EF60B7"/>
    <w:rsid w:val="00EF68DE"/>
    <w:rsid w:val="00EF6984"/>
    <w:rsid w:val="00EF6A6B"/>
    <w:rsid w:val="00EF6EB0"/>
    <w:rsid w:val="00EF6F58"/>
    <w:rsid w:val="00EF7193"/>
    <w:rsid w:val="00F009B2"/>
    <w:rsid w:val="00F00B45"/>
    <w:rsid w:val="00F00C24"/>
    <w:rsid w:val="00F00E31"/>
    <w:rsid w:val="00F00F96"/>
    <w:rsid w:val="00F014D3"/>
    <w:rsid w:val="00F01A46"/>
    <w:rsid w:val="00F01B10"/>
    <w:rsid w:val="00F035B3"/>
    <w:rsid w:val="00F03A24"/>
    <w:rsid w:val="00F0418E"/>
    <w:rsid w:val="00F047D1"/>
    <w:rsid w:val="00F05CAF"/>
    <w:rsid w:val="00F060BB"/>
    <w:rsid w:val="00F06435"/>
    <w:rsid w:val="00F06764"/>
    <w:rsid w:val="00F06DBE"/>
    <w:rsid w:val="00F06E86"/>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3F"/>
    <w:rsid w:val="00F17785"/>
    <w:rsid w:val="00F2003E"/>
    <w:rsid w:val="00F213C8"/>
    <w:rsid w:val="00F215B2"/>
    <w:rsid w:val="00F21ACE"/>
    <w:rsid w:val="00F22006"/>
    <w:rsid w:val="00F2212D"/>
    <w:rsid w:val="00F224F5"/>
    <w:rsid w:val="00F229E5"/>
    <w:rsid w:val="00F22AF2"/>
    <w:rsid w:val="00F22B92"/>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7D9"/>
    <w:rsid w:val="00F3292E"/>
    <w:rsid w:val="00F32C06"/>
    <w:rsid w:val="00F32C1A"/>
    <w:rsid w:val="00F32D75"/>
    <w:rsid w:val="00F32F18"/>
    <w:rsid w:val="00F33589"/>
    <w:rsid w:val="00F33D59"/>
    <w:rsid w:val="00F33E62"/>
    <w:rsid w:val="00F33FB2"/>
    <w:rsid w:val="00F345E3"/>
    <w:rsid w:val="00F35613"/>
    <w:rsid w:val="00F35A07"/>
    <w:rsid w:val="00F369F4"/>
    <w:rsid w:val="00F37420"/>
    <w:rsid w:val="00F3777C"/>
    <w:rsid w:val="00F377E4"/>
    <w:rsid w:val="00F37836"/>
    <w:rsid w:val="00F37A6E"/>
    <w:rsid w:val="00F37CB9"/>
    <w:rsid w:val="00F402F0"/>
    <w:rsid w:val="00F404C8"/>
    <w:rsid w:val="00F404E4"/>
    <w:rsid w:val="00F40582"/>
    <w:rsid w:val="00F405E6"/>
    <w:rsid w:val="00F408A5"/>
    <w:rsid w:val="00F40A10"/>
    <w:rsid w:val="00F4119B"/>
    <w:rsid w:val="00F418B3"/>
    <w:rsid w:val="00F418BE"/>
    <w:rsid w:val="00F41A9C"/>
    <w:rsid w:val="00F42A7B"/>
    <w:rsid w:val="00F42B02"/>
    <w:rsid w:val="00F42E17"/>
    <w:rsid w:val="00F4371C"/>
    <w:rsid w:val="00F440B0"/>
    <w:rsid w:val="00F45E2F"/>
    <w:rsid w:val="00F46254"/>
    <w:rsid w:val="00F46976"/>
    <w:rsid w:val="00F4721A"/>
    <w:rsid w:val="00F4733B"/>
    <w:rsid w:val="00F473F5"/>
    <w:rsid w:val="00F47AB6"/>
    <w:rsid w:val="00F50DB3"/>
    <w:rsid w:val="00F5102E"/>
    <w:rsid w:val="00F51051"/>
    <w:rsid w:val="00F51257"/>
    <w:rsid w:val="00F513A2"/>
    <w:rsid w:val="00F517D1"/>
    <w:rsid w:val="00F519FD"/>
    <w:rsid w:val="00F51E89"/>
    <w:rsid w:val="00F51F40"/>
    <w:rsid w:val="00F5274C"/>
    <w:rsid w:val="00F5291A"/>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6A5"/>
    <w:rsid w:val="00F57194"/>
    <w:rsid w:val="00F57B8C"/>
    <w:rsid w:val="00F57DC0"/>
    <w:rsid w:val="00F60521"/>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2FFE"/>
    <w:rsid w:val="00F73B4F"/>
    <w:rsid w:val="00F73CCD"/>
    <w:rsid w:val="00F740F0"/>
    <w:rsid w:val="00F74450"/>
    <w:rsid w:val="00F74AF0"/>
    <w:rsid w:val="00F74B6C"/>
    <w:rsid w:val="00F74C46"/>
    <w:rsid w:val="00F74EDA"/>
    <w:rsid w:val="00F757B0"/>
    <w:rsid w:val="00F75F18"/>
    <w:rsid w:val="00F76268"/>
    <w:rsid w:val="00F7631E"/>
    <w:rsid w:val="00F76CA0"/>
    <w:rsid w:val="00F77410"/>
    <w:rsid w:val="00F7756D"/>
    <w:rsid w:val="00F800B8"/>
    <w:rsid w:val="00F8048C"/>
    <w:rsid w:val="00F8080D"/>
    <w:rsid w:val="00F80B70"/>
    <w:rsid w:val="00F811BF"/>
    <w:rsid w:val="00F81BFF"/>
    <w:rsid w:val="00F82526"/>
    <w:rsid w:val="00F82977"/>
    <w:rsid w:val="00F82DEC"/>
    <w:rsid w:val="00F8316B"/>
    <w:rsid w:val="00F831CD"/>
    <w:rsid w:val="00F8339F"/>
    <w:rsid w:val="00F8350A"/>
    <w:rsid w:val="00F83C0C"/>
    <w:rsid w:val="00F85214"/>
    <w:rsid w:val="00F85445"/>
    <w:rsid w:val="00F85556"/>
    <w:rsid w:val="00F85701"/>
    <w:rsid w:val="00F85DA4"/>
    <w:rsid w:val="00F866F1"/>
    <w:rsid w:val="00F86927"/>
    <w:rsid w:val="00F86AB7"/>
    <w:rsid w:val="00F871A1"/>
    <w:rsid w:val="00F875B9"/>
    <w:rsid w:val="00F87609"/>
    <w:rsid w:val="00F9004D"/>
    <w:rsid w:val="00F9055C"/>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4F82"/>
    <w:rsid w:val="00F95359"/>
    <w:rsid w:val="00F9568A"/>
    <w:rsid w:val="00F959BC"/>
    <w:rsid w:val="00F95A72"/>
    <w:rsid w:val="00F95B8B"/>
    <w:rsid w:val="00F95CEE"/>
    <w:rsid w:val="00F963D1"/>
    <w:rsid w:val="00F964FD"/>
    <w:rsid w:val="00F96A72"/>
    <w:rsid w:val="00F96B06"/>
    <w:rsid w:val="00F96CA5"/>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231"/>
    <w:rsid w:val="00FA355E"/>
    <w:rsid w:val="00FA3B57"/>
    <w:rsid w:val="00FA3CFD"/>
    <w:rsid w:val="00FA3DEB"/>
    <w:rsid w:val="00FA4C1C"/>
    <w:rsid w:val="00FA501D"/>
    <w:rsid w:val="00FA51EC"/>
    <w:rsid w:val="00FA5596"/>
    <w:rsid w:val="00FA5BD0"/>
    <w:rsid w:val="00FA5CAA"/>
    <w:rsid w:val="00FA5EAE"/>
    <w:rsid w:val="00FA5FDC"/>
    <w:rsid w:val="00FA61B2"/>
    <w:rsid w:val="00FA7402"/>
    <w:rsid w:val="00FA74C4"/>
    <w:rsid w:val="00FA7506"/>
    <w:rsid w:val="00FA7AF6"/>
    <w:rsid w:val="00FB00EE"/>
    <w:rsid w:val="00FB08E9"/>
    <w:rsid w:val="00FB0BE0"/>
    <w:rsid w:val="00FB0C02"/>
    <w:rsid w:val="00FB1ED7"/>
    <w:rsid w:val="00FB1F4D"/>
    <w:rsid w:val="00FB1FF4"/>
    <w:rsid w:val="00FB2617"/>
    <w:rsid w:val="00FB26F4"/>
    <w:rsid w:val="00FB2700"/>
    <w:rsid w:val="00FB30A6"/>
    <w:rsid w:val="00FB3790"/>
    <w:rsid w:val="00FB3C19"/>
    <w:rsid w:val="00FB448F"/>
    <w:rsid w:val="00FB4D2E"/>
    <w:rsid w:val="00FB50F6"/>
    <w:rsid w:val="00FB524E"/>
    <w:rsid w:val="00FB5434"/>
    <w:rsid w:val="00FB5A6C"/>
    <w:rsid w:val="00FB5DFD"/>
    <w:rsid w:val="00FB647B"/>
    <w:rsid w:val="00FB695F"/>
    <w:rsid w:val="00FB6C23"/>
    <w:rsid w:val="00FB739C"/>
    <w:rsid w:val="00FB7B56"/>
    <w:rsid w:val="00FB7E19"/>
    <w:rsid w:val="00FB7FF1"/>
    <w:rsid w:val="00FC0140"/>
    <w:rsid w:val="00FC0710"/>
    <w:rsid w:val="00FC095D"/>
    <w:rsid w:val="00FC0964"/>
    <w:rsid w:val="00FC0CA2"/>
    <w:rsid w:val="00FC0CF7"/>
    <w:rsid w:val="00FC1ADF"/>
    <w:rsid w:val="00FC2BE0"/>
    <w:rsid w:val="00FC2E8E"/>
    <w:rsid w:val="00FC33E0"/>
    <w:rsid w:val="00FC379F"/>
    <w:rsid w:val="00FC55F7"/>
    <w:rsid w:val="00FC5E2C"/>
    <w:rsid w:val="00FC630E"/>
    <w:rsid w:val="00FC6370"/>
    <w:rsid w:val="00FC6E7F"/>
    <w:rsid w:val="00FC70C4"/>
    <w:rsid w:val="00FC728C"/>
    <w:rsid w:val="00FC729C"/>
    <w:rsid w:val="00FC7340"/>
    <w:rsid w:val="00FC74E9"/>
    <w:rsid w:val="00FC75A4"/>
    <w:rsid w:val="00FC7640"/>
    <w:rsid w:val="00FD02AA"/>
    <w:rsid w:val="00FD0B84"/>
    <w:rsid w:val="00FD18A2"/>
    <w:rsid w:val="00FD2006"/>
    <w:rsid w:val="00FD22DC"/>
    <w:rsid w:val="00FD24DD"/>
    <w:rsid w:val="00FD2C1D"/>
    <w:rsid w:val="00FD2DDE"/>
    <w:rsid w:val="00FD2F21"/>
    <w:rsid w:val="00FD3B8B"/>
    <w:rsid w:val="00FD4213"/>
    <w:rsid w:val="00FD4498"/>
    <w:rsid w:val="00FD484D"/>
    <w:rsid w:val="00FD48EC"/>
    <w:rsid w:val="00FD4B2B"/>
    <w:rsid w:val="00FD591A"/>
    <w:rsid w:val="00FD5B18"/>
    <w:rsid w:val="00FD5C72"/>
    <w:rsid w:val="00FD5C7B"/>
    <w:rsid w:val="00FD636E"/>
    <w:rsid w:val="00FD63CE"/>
    <w:rsid w:val="00FD6F35"/>
    <w:rsid w:val="00FD74DC"/>
    <w:rsid w:val="00FD7583"/>
    <w:rsid w:val="00FD76B4"/>
    <w:rsid w:val="00FD77A2"/>
    <w:rsid w:val="00FD7AA6"/>
    <w:rsid w:val="00FE02F2"/>
    <w:rsid w:val="00FE041C"/>
    <w:rsid w:val="00FE05B2"/>
    <w:rsid w:val="00FE07F6"/>
    <w:rsid w:val="00FE0F5D"/>
    <w:rsid w:val="00FE1606"/>
    <w:rsid w:val="00FE16FC"/>
    <w:rsid w:val="00FE171A"/>
    <w:rsid w:val="00FE261F"/>
    <w:rsid w:val="00FE27F9"/>
    <w:rsid w:val="00FE3387"/>
    <w:rsid w:val="00FE33C2"/>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424"/>
    <w:rsid w:val="00FF15D2"/>
    <w:rsid w:val="00FF1911"/>
    <w:rsid w:val="00FF2055"/>
    <w:rsid w:val="00FF20FB"/>
    <w:rsid w:val="00FF2330"/>
    <w:rsid w:val="00FF2A5A"/>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000000" w:rsidRDefault="00005BB1" w:rsidP="00005BB1">
          <w:pPr>
            <w:pStyle w:val="E9C9D08D92614FB9A07B926BB05C758F"/>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B74CC"/>
    <w:rsid w:val="001130FF"/>
    <w:rsid w:val="00121C8B"/>
    <w:rsid w:val="00150D0E"/>
    <w:rsid w:val="00194888"/>
    <w:rsid w:val="00250812"/>
    <w:rsid w:val="002F6C2B"/>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13659"/>
    <w:rsid w:val="00B84E56"/>
    <w:rsid w:val="00BB66AF"/>
    <w:rsid w:val="00BF1FE4"/>
    <w:rsid w:val="00C47A01"/>
    <w:rsid w:val="00CC7020"/>
    <w:rsid w:val="00D36BFF"/>
    <w:rsid w:val="00D8366C"/>
    <w:rsid w:val="00DA1478"/>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5BB1"/>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200433</Words>
  <Characters>1142474</Characters>
  <Application>Microsoft Office Word</Application>
  <DocSecurity>0</DocSecurity>
  <Lines>9520</Lines>
  <Paragraphs>268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4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6318</cp:revision>
  <cp:lastPrinted>2011-10-23T20:42:00Z</cp:lastPrinted>
  <dcterms:created xsi:type="dcterms:W3CDTF">2011-09-21T18:30:00Z</dcterms:created>
  <dcterms:modified xsi:type="dcterms:W3CDTF">2022-07-2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